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bookmarkStart w:id="1" w:name="_Toc498184262"/>
      <w:bookmarkStart w:id="2" w:name="_Toc498266619"/>
      <w:r>
        <w:lastRenderedPageBreak/>
        <w:t>Resumo</w:t>
      </w:r>
      <w:bookmarkEnd w:id="0"/>
      <w:bookmarkEnd w:id="1"/>
      <w:bookmarkEnd w:id="2"/>
    </w:p>
    <w:p w14:paraId="166EE252" w14:textId="0A139E50" w:rsidR="00E9160C" w:rsidRDefault="00E9160C" w:rsidP="00E9160C">
      <w:r>
        <w:t xml:space="preserve">Este trabalho consiste na construção de um jogo, </w:t>
      </w:r>
      <w:r w:rsidR="00070C79">
        <w:t>“</w:t>
      </w:r>
      <w:r w:rsidRPr="00070C79">
        <w:t>Corrida de Reis</w:t>
      </w:r>
      <w:r w:rsidR="00070C79">
        <w:t>”</w:t>
      </w:r>
      <w:r>
        <w:t>, utilizando uma linguagem de programação em lógica, denominada como PROLOG.</w:t>
      </w:r>
    </w:p>
    <w:p w14:paraId="5CFFC2E7" w14:textId="77777777" w:rsidR="004420C5" w:rsidRDefault="004420C5" w:rsidP="00E9160C"/>
    <w:p w14:paraId="36ED13BE" w14:textId="62F2C5F4" w:rsidR="00E9160C" w:rsidRDefault="00070C79" w:rsidP="00E9160C">
      <w:r>
        <w:t>“</w:t>
      </w:r>
      <w:r w:rsidR="00E9160C" w:rsidRPr="00070C79">
        <w:t>Corrida de Reis</w:t>
      </w:r>
      <w:r w:rsidRPr="00070C79">
        <w:t>”</w:t>
      </w:r>
      <w:r w:rsidR="00E9160C" w:rsidRPr="008967E3">
        <w:rPr>
          <w:i/>
        </w:rPr>
        <w:t xml:space="preserve"> </w:t>
      </w:r>
      <w:r w:rsidR="00E9160C">
        <w:t xml:space="preserve">é uma variante mais avançada do xadrez, apenas aconselhada para jogadores experientes. É um jogo para dois jogadores e com as mesmas regras do xadrez, à exceção de não ser permitido fazer a jogada de </w:t>
      </w:r>
      <w:r w:rsidR="00E9160C" w:rsidRPr="005F7452">
        <w:rPr>
          <w:i/>
        </w:rPr>
        <w:t>Xeque-Mate</w:t>
      </w:r>
      <w:r w:rsidR="00E9160C">
        <w:t xml:space="preserve"> e o segundo jogador necessitar de jogar mais uma vez antes do final da partida. Os jogadores começam do mesmo lado tabuleiro cada um com as seguintes peças: um </w:t>
      </w:r>
      <w:r w:rsidR="00E9160C" w:rsidRPr="00070C79">
        <w:t>Rei</w:t>
      </w:r>
      <w:r w:rsidR="00E9160C">
        <w:t xml:space="preserve">, uma </w:t>
      </w:r>
      <w:r w:rsidR="00E9160C" w:rsidRPr="00070C79">
        <w:t>Rainha</w:t>
      </w:r>
      <w:r w:rsidR="00E9160C">
        <w:t xml:space="preserve">, 2 </w:t>
      </w:r>
      <w:r w:rsidR="00E9160C" w:rsidRPr="00070C79">
        <w:t>Torres</w:t>
      </w:r>
      <w:r w:rsidR="00E9160C">
        <w:t xml:space="preserve">, 2 </w:t>
      </w:r>
      <w:r w:rsidR="00E9160C" w:rsidRPr="00070C79">
        <w:t>Bispos</w:t>
      </w:r>
      <w:r w:rsidR="00E9160C">
        <w:t xml:space="preserve"> e 2 </w:t>
      </w:r>
      <w:r w:rsidR="00E9160C" w:rsidRPr="00070C79">
        <w:t>Cavalos</w:t>
      </w:r>
      <w:r w:rsidR="00E9160C">
        <w:t xml:space="preserve">. O objetivo do jogo é levar o Rei para a última linha do tabuleiro. Se o segundo jogador conseguir colocar o seu </w:t>
      </w:r>
      <w:r w:rsidR="00E9160C" w:rsidRPr="00070C79">
        <w:t>Rei</w:t>
      </w:r>
      <w:r w:rsidR="00E9160C">
        <w:rPr>
          <w:i/>
        </w:rPr>
        <w:t xml:space="preserve"> </w:t>
      </w:r>
      <w:r w:rsidR="00E9160C">
        <w:t xml:space="preserve">na última linha do tabuleiro quando o primeiro já o tinha feito, então é considerado </w:t>
      </w:r>
      <w:r>
        <w:t>e</w:t>
      </w:r>
      <w:r w:rsidR="00E9160C" w:rsidRPr="00070C79">
        <w:t>mpate</w:t>
      </w:r>
      <w:r w:rsidR="00E9160C">
        <w:t>.</w:t>
      </w:r>
    </w:p>
    <w:p w14:paraId="5AE4F162" w14:textId="77777777" w:rsidR="004420C5" w:rsidRPr="00C316AD" w:rsidRDefault="004420C5" w:rsidP="00E9160C"/>
    <w:p w14:paraId="401B4374" w14:textId="77777777" w:rsidR="00E9160C" w:rsidRDefault="00E9160C" w:rsidP="00E9160C">
      <w:r>
        <w:t xml:space="preserve">Através da manipulação de predicados disponibilizados pelo </w:t>
      </w:r>
      <w:proofErr w:type="spellStart"/>
      <w:r w:rsidRPr="00070C79">
        <w:rPr>
          <w:i/>
        </w:rPr>
        <w:t>SICStus</w:t>
      </w:r>
      <w:proofErr w:type="spellEnd"/>
      <w:r w:rsidRPr="00070C79">
        <w:rPr>
          <w:i/>
        </w:rPr>
        <w:t xml:space="preserve"> </w:t>
      </w:r>
      <w:proofErr w:type="spellStart"/>
      <w:r w:rsidRPr="00070C79">
        <w:rPr>
          <w:i/>
        </w:rPr>
        <w:t>Prolog</w:t>
      </w:r>
      <w:proofErr w:type="spellEnd"/>
      <w:r>
        <w:t xml:space="preserve">, foi possível a total implementação do jogo de modo eficiente e prático. Também implementamos todos os objetivos pedidos na descrição do guião, tal como os modos de jogo </w:t>
      </w:r>
      <w:proofErr w:type="gramStart"/>
      <w:r>
        <w:t>( Humano</w:t>
      </w:r>
      <w:proofErr w:type="gramEnd"/>
      <w:r>
        <w:t xml:space="preserve"> vs. Humano, Humano vs. Computador e Computador vs. Computador).</w:t>
      </w:r>
    </w:p>
    <w:p w14:paraId="1C0D11CC" w14:textId="77777777" w:rsidR="004420C5" w:rsidRDefault="004420C5" w:rsidP="00E9160C"/>
    <w:p w14:paraId="70F79467" w14:textId="77777777" w:rsidR="00E9160C" w:rsidRDefault="00E9160C" w:rsidP="00E9160C">
      <w:r>
        <w:t>Podemos concluir que foi através deste projeto que consolidamos o nosso conhecimento sobre a cadeira.</w:t>
      </w:r>
    </w:p>
    <w:p w14:paraId="24B91865" w14:textId="3B85C8A3" w:rsidR="00892CB7" w:rsidRDefault="00892CB7" w:rsidP="00704D02"/>
    <w:p w14:paraId="37AF059F" w14:textId="50777BD4" w:rsidR="00877F3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41165B72" w14:textId="77777777" w:rsidR="00621CD4" w:rsidRDefault="007B3BDE" w:rsidP="000C7018">
          <w:pPr>
            <w:rPr>
              <w:noProof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11BEEAC6" w14:textId="77777777" w:rsidR="00621CD4" w:rsidRDefault="00214CCE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19" w:history="1">
            <w:r w:rsidR="00621CD4" w:rsidRPr="00067DED">
              <w:rPr>
                <w:rStyle w:val="Hiperligao"/>
                <w:noProof/>
              </w:rPr>
              <w:t>Resum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19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2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644176E8" w14:textId="77777777" w:rsidR="00621CD4" w:rsidRDefault="00214CC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20" w:history="1">
            <w:r w:rsidR="00621CD4" w:rsidRPr="00067DED">
              <w:rPr>
                <w:rStyle w:val="Hiperligao"/>
                <w:noProof/>
              </w:rPr>
              <w:t>1</w:t>
            </w:r>
            <w:r w:rsidR="00621CD4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621CD4" w:rsidRPr="00067DED">
              <w:rPr>
                <w:rStyle w:val="Hiperligao"/>
                <w:noProof/>
              </w:rPr>
              <w:t>Introduçã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0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5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3E7B9F56" w14:textId="77777777" w:rsidR="00621CD4" w:rsidRDefault="00214CC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21" w:history="1">
            <w:r w:rsidR="00621CD4" w:rsidRPr="00067DED">
              <w:rPr>
                <w:rStyle w:val="Hiperligao"/>
                <w:noProof/>
              </w:rPr>
              <w:t>2</w:t>
            </w:r>
            <w:r w:rsidR="00621CD4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621CD4" w:rsidRPr="00067DED">
              <w:rPr>
                <w:rStyle w:val="Hiperligao"/>
                <w:noProof/>
              </w:rPr>
              <w:t>O jogo “Corrida de Reis”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1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5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279C8627" w14:textId="77777777" w:rsidR="00621CD4" w:rsidRDefault="00214CCE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66622" w:history="1">
            <w:r w:rsidR="00621CD4" w:rsidRPr="00067DED">
              <w:rPr>
                <w:rStyle w:val="Hiperligao"/>
                <w:noProof/>
              </w:rPr>
              <w:t>2.1</w:t>
            </w:r>
            <w:r w:rsidR="00621CD4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Imagens do Jogo Corrida do Reis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2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6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3AD34CD3" w14:textId="77777777" w:rsidR="00621CD4" w:rsidRDefault="00214CC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23" w:history="1">
            <w:r w:rsidR="00621CD4" w:rsidRPr="00067DED">
              <w:rPr>
                <w:rStyle w:val="Hiperligao"/>
                <w:noProof/>
              </w:rPr>
              <w:t>3</w:t>
            </w:r>
            <w:r w:rsidR="00621CD4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621CD4" w:rsidRPr="00067DED">
              <w:rPr>
                <w:rStyle w:val="Hiperligao"/>
                <w:noProof/>
              </w:rPr>
              <w:t>Lógica de jog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3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8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57371F81" w14:textId="77777777" w:rsidR="00621CD4" w:rsidRDefault="00214CCE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66624" w:history="1">
            <w:r w:rsidR="00621CD4" w:rsidRPr="00067DED">
              <w:rPr>
                <w:rStyle w:val="Hiperligao"/>
                <w:noProof/>
              </w:rPr>
              <w:t>3.1</w:t>
            </w:r>
            <w:r w:rsidR="00621CD4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Representação do estado do jog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4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8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78C0846E" w14:textId="77777777" w:rsidR="00621CD4" w:rsidRDefault="00214CCE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66625" w:history="1">
            <w:r w:rsidR="00621CD4" w:rsidRPr="00067DED">
              <w:rPr>
                <w:rStyle w:val="Hiperligao"/>
                <w:noProof/>
              </w:rPr>
              <w:t>3.2</w:t>
            </w:r>
            <w:r w:rsidR="00621CD4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Visualização do tabuleir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5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9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0CA577BC" w14:textId="77777777" w:rsidR="00621CD4" w:rsidRDefault="00214CCE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266626" w:history="1">
            <w:r w:rsidR="00621CD4" w:rsidRPr="00067DED">
              <w:rPr>
                <w:rStyle w:val="Hiperligao"/>
                <w:noProof/>
              </w:rPr>
              <w:t>3.2.1</w:t>
            </w:r>
            <w:r w:rsidR="00621CD4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Lista representativa do estado inicial do jog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6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9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42EF1FDE" w14:textId="77777777" w:rsidR="00621CD4" w:rsidRDefault="00214CCE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266627" w:history="1">
            <w:r w:rsidR="00621CD4" w:rsidRPr="00067DED">
              <w:rPr>
                <w:rStyle w:val="Hiperligao"/>
                <w:noProof/>
              </w:rPr>
              <w:t>3.2.2</w:t>
            </w:r>
            <w:r w:rsidR="00621CD4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Lista representativa de um possível estado intermédio do jog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7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9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6AA666CE" w14:textId="77777777" w:rsidR="00621CD4" w:rsidRDefault="00214CCE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266628" w:history="1">
            <w:r w:rsidR="00621CD4" w:rsidRPr="00067DED">
              <w:rPr>
                <w:rStyle w:val="Hiperligao"/>
                <w:bCs/>
                <w:iCs/>
                <w:noProof/>
              </w:rPr>
              <w:t>3.2.3</w:t>
            </w:r>
            <w:r w:rsidR="00621CD4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Lista representativa de um possível estado final do jog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8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10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0CC2E0E7" w14:textId="77777777" w:rsidR="00621CD4" w:rsidRDefault="00214CCE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66629" w:history="1">
            <w:r w:rsidR="00621CD4" w:rsidRPr="00067DED">
              <w:rPr>
                <w:rStyle w:val="Hiperligao"/>
                <w:noProof/>
              </w:rPr>
              <w:t>3.3</w:t>
            </w:r>
            <w:r w:rsidR="00621CD4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Visualização do tabuleiro em modo de text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29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10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2B3ABF42" w14:textId="77777777" w:rsidR="00621CD4" w:rsidRDefault="00214CCE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66630" w:history="1">
            <w:r w:rsidR="00621CD4" w:rsidRPr="00067DED">
              <w:rPr>
                <w:rStyle w:val="Hiperligao"/>
                <w:noProof/>
              </w:rPr>
              <w:t>3.4</w:t>
            </w:r>
            <w:r w:rsidR="00621CD4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621CD4" w:rsidRPr="00067DED">
              <w:rPr>
                <w:rStyle w:val="Hiperligao"/>
                <w:noProof/>
              </w:rPr>
              <w:t>Cabeçalhos dos predicados a serem implementados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30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11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07C80971" w14:textId="77777777" w:rsidR="00621CD4" w:rsidRDefault="00214CC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31" w:history="1">
            <w:r w:rsidR="00621CD4" w:rsidRPr="00067DED">
              <w:rPr>
                <w:rStyle w:val="Hiperligao"/>
                <w:noProof/>
              </w:rPr>
              <w:t>4</w:t>
            </w:r>
            <w:r w:rsidR="00621CD4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621CD4" w:rsidRPr="00067DED">
              <w:rPr>
                <w:rStyle w:val="Hiperligao"/>
                <w:noProof/>
              </w:rPr>
              <w:t>Interface com o utilizador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31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12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201EEBF3" w14:textId="77777777" w:rsidR="00621CD4" w:rsidRDefault="00214CC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32" w:history="1">
            <w:r w:rsidR="00621CD4" w:rsidRPr="00067DED">
              <w:rPr>
                <w:rStyle w:val="Hiperligao"/>
                <w:noProof/>
              </w:rPr>
              <w:t>5</w:t>
            </w:r>
            <w:r w:rsidR="00621CD4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621CD4" w:rsidRPr="00067DED">
              <w:rPr>
                <w:rStyle w:val="Hiperligao"/>
                <w:noProof/>
              </w:rPr>
              <w:t>Conclusão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32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13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5D4E9015" w14:textId="77777777" w:rsidR="00621CD4" w:rsidRDefault="00214CC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66633" w:history="1">
            <w:r w:rsidR="00621CD4" w:rsidRPr="00067DED">
              <w:rPr>
                <w:rStyle w:val="Hiperligao"/>
                <w:noProof/>
              </w:rPr>
              <w:t>6</w:t>
            </w:r>
            <w:r w:rsidR="00621CD4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621CD4" w:rsidRPr="00067DED">
              <w:rPr>
                <w:rStyle w:val="Hiperligao"/>
                <w:noProof/>
              </w:rPr>
              <w:t>Bibliografia</w:t>
            </w:r>
            <w:r w:rsidR="00621CD4">
              <w:rPr>
                <w:noProof/>
                <w:webHidden/>
              </w:rPr>
              <w:tab/>
            </w:r>
            <w:r w:rsidR="00621CD4">
              <w:rPr>
                <w:noProof/>
                <w:webHidden/>
              </w:rPr>
              <w:fldChar w:fldCharType="begin"/>
            </w:r>
            <w:r w:rsidR="00621CD4">
              <w:rPr>
                <w:noProof/>
                <w:webHidden/>
              </w:rPr>
              <w:instrText xml:space="preserve"> PAGEREF _Toc498266633 \h </w:instrText>
            </w:r>
            <w:r w:rsidR="00621CD4">
              <w:rPr>
                <w:noProof/>
                <w:webHidden/>
              </w:rPr>
            </w:r>
            <w:r w:rsidR="00621CD4">
              <w:rPr>
                <w:noProof/>
                <w:webHidden/>
              </w:rPr>
              <w:fldChar w:fldCharType="separate"/>
            </w:r>
            <w:r w:rsidR="00621CD4">
              <w:rPr>
                <w:noProof/>
                <w:webHidden/>
              </w:rPr>
              <w:t>13</w:t>
            </w:r>
            <w:r w:rsidR="00621CD4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51D375CB" w14:textId="77777777" w:rsidR="000B6E37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8271407" w:history="1">
        <w:r w:rsidR="000B6E37" w:rsidRPr="005F2468">
          <w:rPr>
            <w:rStyle w:val="Hiperligao"/>
            <w:noProof/>
          </w:rPr>
          <w:t>Figura 1: Estado inicial do tabuleir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07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6</w:t>
        </w:r>
        <w:r w:rsidR="000B6E37">
          <w:rPr>
            <w:noProof/>
            <w:webHidden/>
          </w:rPr>
          <w:fldChar w:fldCharType="end"/>
        </w:r>
      </w:hyperlink>
    </w:p>
    <w:p w14:paraId="385AC157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08" w:history="1">
        <w:r w:rsidR="000B6E37" w:rsidRPr="005F2468">
          <w:rPr>
            <w:rStyle w:val="Hiperligao"/>
            <w:noProof/>
          </w:rPr>
          <w:t>Figura 2: Possíveis jogadas do caval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08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6</w:t>
        </w:r>
        <w:r w:rsidR="000B6E37">
          <w:rPr>
            <w:noProof/>
            <w:webHidden/>
          </w:rPr>
          <w:fldChar w:fldCharType="end"/>
        </w:r>
      </w:hyperlink>
    </w:p>
    <w:p w14:paraId="0CB80338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09" w:history="1">
        <w:r w:rsidR="000B6E37" w:rsidRPr="005F2468">
          <w:rPr>
            <w:rStyle w:val="Hiperligao"/>
            <w:noProof/>
          </w:rPr>
          <w:t>Figura 3: Possíveis jogadas do bisp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09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7</w:t>
        </w:r>
        <w:r w:rsidR="000B6E37">
          <w:rPr>
            <w:noProof/>
            <w:webHidden/>
          </w:rPr>
          <w:fldChar w:fldCharType="end"/>
        </w:r>
      </w:hyperlink>
    </w:p>
    <w:p w14:paraId="0A60424E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0" w:history="1">
        <w:r w:rsidR="000B6E37" w:rsidRPr="005F2468">
          <w:rPr>
            <w:rStyle w:val="Hiperligao"/>
            <w:noProof/>
          </w:rPr>
          <w:t>Figura 4: Possíveis jogadas da torre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0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7</w:t>
        </w:r>
        <w:r w:rsidR="000B6E37">
          <w:rPr>
            <w:noProof/>
            <w:webHidden/>
          </w:rPr>
          <w:fldChar w:fldCharType="end"/>
        </w:r>
      </w:hyperlink>
    </w:p>
    <w:p w14:paraId="29DC5E56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1" w:history="1">
        <w:r w:rsidR="000B6E37" w:rsidRPr="005F2468">
          <w:rPr>
            <w:rStyle w:val="Hiperligao"/>
            <w:noProof/>
          </w:rPr>
          <w:t>Figura 5: Possíveis jogadas da rainha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1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7</w:t>
        </w:r>
        <w:r w:rsidR="000B6E37">
          <w:rPr>
            <w:noProof/>
            <w:webHidden/>
          </w:rPr>
          <w:fldChar w:fldCharType="end"/>
        </w:r>
      </w:hyperlink>
    </w:p>
    <w:p w14:paraId="061BE555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2" w:history="1">
        <w:r w:rsidR="000B6E37" w:rsidRPr="005F2468">
          <w:rPr>
            <w:rStyle w:val="Hiperligao"/>
            <w:noProof/>
          </w:rPr>
          <w:t>Figura 6: Possíveis jogadas do rei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2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7</w:t>
        </w:r>
        <w:r w:rsidR="000B6E37">
          <w:rPr>
            <w:noProof/>
            <w:webHidden/>
          </w:rPr>
          <w:fldChar w:fldCharType="end"/>
        </w:r>
      </w:hyperlink>
    </w:p>
    <w:p w14:paraId="7739AA6B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3" w:history="1">
        <w:r w:rsidR="000B6E37" w:rsidRPr="005F2468">
          <w:rPr>
            <w:rStyle w:val="Hiperligao"/>
            <w:noProof/>
          </w:rPr>
          <w:t>Figura 7: Jogo ganho pelas peças pretas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3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7</w:t>
        </w:r>
        <w:r w:rsidR="000B6E37">
          <w:rPr>
            <w:noProof/>
            <w:webHidden/>
          </w:rPr>
          <w:fldChar w:fldCharType="end"/>
        </w:r>
      </w:hyperlink>
    </w:p>
    <w:p w14:paraId="7A4BC214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4" w:history="1">
        <w:r w:rsidR="000B6E37" w:rsidRPr="005F2468">
          <w:rPr>
            <w:rStyle w:val="Hiperligao"/>
            <w:noProof/>
          </w:rPr>
          <w:t>Figura 8: Jogo ganho pelas peças brancas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4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7</w:t>
        </w:r>
        <w:r w:rsidR="000B6E37">
          <w:rPr>
            <w:noProof/>
            <w:webHidden/>
          </w:rPr>
          <w:fldChar w:fldCharType="end"/>
        </w:r>
      </w:hyperlink>
    </w:p>
    <w:p w14:paraId="4761792B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5" w:history="1">
        <w:r w:rsidR="000B6E37" w:rsidRPr="005F2468">
          <w:rPr>
            <w:rStyle w:val="Hiperligao"/>
            <w:noProof/>
          </w:rPr>
          <w:t>Figura 9: Jogo que irá acabar empatad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5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8</w:t>
        </w:r>
        <w:r w:rsidR="000B6E37">
          <w:rPr>
            <w:noProof/>
            <w:webHidden/>
          </w:rPr>
          <w:fldChar w:fldCharType="end"/>
        </w:r>
      </w:hyperlink>
    </w:p>
    <w:p w14:paraId="017242DD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6" w:history="1">
        <w:r w:rsidR="000B6E37" w:rsidRPr="005F2468">
          <w:rPr>
            <w:rStyle w:val="Hiperligao"/>
            <w:noProof/>
          </w:rPr>
          <w:t>Figura 10: Estado inicial do tabuleiro apresentado na consola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6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9</w:t>
        </w:r>
        <w:r w:rsidR="000B6E37">
          <w:rPr>
            <w:noProof/>
            <w:webHidden/>
          </w:rPr>
          <w:fldChar w:fldCharType="end"/>
        </w:r>
      </w:hyperlink>
    </w:p>
    <w:p w14:paraId="177BBC67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7" w:history="1">
        <w:r w:rsidR="000B6E37" w:rsidRPr="005F2468">
          <w:rPr>
            <w:rStyle w:val="Hiperligao"/>
            <w:noProof/>
          </w:rPr>
          <w:t>Figura 11: Possível estado intermédio do tabuleiro apresentado na consola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7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9</w:t>
        </w:r>
        <w:r w:rsidR="000B6E37">
          <w:rPr>
            <w:noProof/>
            <w:webHidden/>
          </w:rPr>
          <w:fldChar w:fldCharType="end"/>
        </w:r>
      </w:hyperlink>
    </w:p>
    <w:p w14:paraId="00F78407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8" w:history="1">
        <w:r w:rsidR="000B6E37" w:rsidRPr="005F2468">
          <w:rPr>
            <w:rStyle w:val="Hiperligao"/>
            <w:noProof/>
          </w:rPr>
          <w:t>Figura 12: Possível estado final do tabuleiro apresentado na consola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8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0</w:t>
        </w:r>
        <w:r w:rsidR="000B6E37">
          <w:rPr>
            <w:noProof/>
            <w:webHidden/>
          </w:rPr>
          <w:fldChar w:fldCharType="end"/>
        </w:r>
      </w:hyperlink>
    </w:p>
    <w:p w14:paraId="3290BFE5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19" w:history="1">
        <w:r w:rsidR="000B6E37" w:rsidRPr="005F2468">
          <w:rPr>
            <w:rStyle w:val="Hiperligao"/>
            <w:noProof/>
          </w:rPr>
          <w:t>Figura 13 Menu de iníci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19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3</w:t>
        </w:r>
        <w:r w:rsidR="000B6E37">
          <w:rPr>
            <w:noProof/>
            <w:webHidden/>
          </w:rPr>
          <w:fldChar w:fldCharType="end"/>
        </w:r>
      </w:hyperlink>
    </w:p>
    <w:p w14:paraId="761E90FD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0" w:history="1">
        <w:r w:rsidR="000B6E37" w:rsidRPr="005F2468">
          <w:rPr>
            <w:rStyle w:val="Hiperligao"/>
            <w:noProof/>
          </w:rPr>
          <w:t>Figura 14 Modo de jogo Humano vs Humano (jogador branco)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0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3</w:t>
        </w:r>
        <w:r w:rsidR="000B6E37">
          <w:rPr>
            <w:noProof/>
            <w:webHidden/>
          </w:rPr>
          <w:fldChar w:fldCharType="end"/>
        </w:r>
      </w:hyperlink>
    </w:p>
    <w:p w14:paraId="0DAD30FA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1" w:history="1">
        <w:r w:rsidR="000B6E37" w:rsidRPr="005F2468">
          <w:rPr>
            <w:rStyle w:val="Hiperligao"/>
            <w:noProof/>
          </w:rPr>
          <w:t>Figura 15 Modo de jogo Humano vs Humano e uma jogada (jogador preto)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1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4</w:t>
        </w:r>
        <w:r w:rsidR="000B6E37">
          <w:rPr>
            <w:noProof/>
            <w:webHidden/>
          </w:rPr>
          <w:fldChar w:fldCharType="end"/>
        </w:r>
      </w:hyperlink>
    </w:p>
    <w:p w14:paraId="483C8C0F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2" w:history="1">
        <w:r w:rsidR="000B6E37" w:rsidRPr="005F2468">
          <w:rPr>
            <w:rStyle w:val="Hiperligao"/>
            <w:noProof/>
          </w:rPr>
          <w:t>Figura 16 Modo de jogo Computador vs Humano (Humano a jogar)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2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4</w:t>
        </w:r>
        <w:r w:rsidR="000B6E37">
          <w:rPr>
            <w:noProof/>
            <w:webHidden/>
          </w:rPr>
          <w:fldChar w:fldCharType="end"/>
        </w:r>
      </w:hyperlink>
    </w:p>
    <w:p w14:paraId="55D5FFDA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3" w:history="1">
        <w:r w:rsidR="000B6E37" w:rsidRPr="005F2468">
          <w:rPr>
            <w:rStyle w:val="Hiperligao"/>
            <w:noProof/>
          </w:rPr>
          <w:t>Figura 17 Modo de jogo Computador vs Humano (Computador a jogar)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3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4</w:t>
        </w:r>
        <w:r w:rsidR="000B6E37">
          <w:rPr>
            <w:noProof/>
            <w:webHidden/>
          </w:rPr>
          <w:fldChar w:fldCharType="end"/>
        </w:r>
      </w:hyperlink>
    </w:p>
    <w:p w14:paraId="0DC53753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4" w:history="1">
        <w:r w:rsidR="000B6E37" w:rsidRPr="005F2468">
          <w:rPr>
            <w:rStyle w:val="Hiperligao"/>
            <w:noProof/>
          </w:rPr>
          <w:t>Figura 18 Modo de jogo Computador vs Computador, 1ªjogada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4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4</w:t>
        </w:r>
        <w:r w:rsidR="000B6E37">
          <w:rPr>
            <w:noProof/>
            <w:webHidden/>
          </w:rPr>
          <w:fldChar w:fldCharType="end"/>
        </w:r>
      </w:hyperlink>
    </w:p>
    <w:p w14:paraId="61E8188F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5" w:history="1">
        <w:r w:rsidR="000B6E37" w:rsidRPr="005F2468">
          <w:rPr>
            <w:rStyle w:val="Hiperligao"/>
            <w:noProof/>
          </w:rPr>
          <w:t>Figura 19 Modo de jogo Computador vs Computador, 2ªjogada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5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4</w:t>
        </w:r>
        <w:r w:rsidR="000B6E37">
          <w:rPr>
            <w:noProof/>
            <w:webHidden/>
          </w:rPr>
          <w:fldChar w:fldCharType="end"/>
        </w:r>
      </w:hyperlink>
    </w:p>
    <w:p w14:paraId="200302A3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6" w:history="1">
        <w:r w:rsidR="000B6E37" w:rsidRPr="005F2468">
          <w:rPr>
            <w:rStyle w:val="Hiperligao"/>
            <w:noProof/>
          </w:rPr>
          <w:t>Figura 20 Menu de escolha de níveis para o modo de jogo de 2ª e 3ª opçã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6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4</w:t>
        </w:r>
        <w:r w:rsidR="000B6E37">
          <w:rPr>
            <w:noProof/>
            <w:webHidden/>
          </w:rPr>
          <w:fldChar w:fldCharType="end"/>
        </w:r>
      </w:hyperlink>
    </w:p>
    <w:p w14:paraId="2E88F524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7" w:history="1">
        <w:r w:rsidR="000B6E37" w:rsidRPr="005F2468">
          <w:rPr>
            <w:rStyle w:val="Hiperligao"/>
            <w:noProof/>
          </w:rPr>
          <w:t>Figura 21 Menu de apoio ao jog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7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5</w:t>
        </w:r>
        <w:r w:rsidR="000B6E37">
          <w:rPr>
            <w:noProof/>
            <w:webHidden/>
          </w:rPr>
          <w:fldChar w:fldCharType="end"/>
        </w:r>
      </w:hyperlink>
    </w:p>
    <w:p w14:paraId="57313C52" w14:textId="77777777" w:rsidR="000B6E37" w:rsidRDefault="00214CCE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71428" w:history="1">
        <w:r w:rsidR="000B6E37" w:rsidRPr="005F2468">
          <w:rPr>
            <w:rStyle w:val="Hiperligao"/>
            <w:noProof/>
          </w:rPr>
          <w:t>Figura 22 Menu de fim de aplicação</w:t>
        </w:r>
        <w:r w:rsidR="000B6E37">
          <w:rPr>
            <w:noProof/>
            <w:webHidden/>
          </w:rPr>
          <w:tab/>
        </w:r>
        <w:r w:rsidR="000B6E37">
          <w:rPr>
            <w:noProof/>
            <w:webHidden/>
          </w:rPr>
          <w:fldChar w:fldCharType="begin"/>
        </w:r>
        <w:r w:rsidR="000B6E37">
          <w:rPr>
            <w:noProof/>
            <w:webHidden/>
          </w:rPr>
          <w:instrText xml:space="preserve"> PAGEREF _Toc498271428 \h </w:instrText>
        </w:r>
        <w:r w:rsidR="000B6E37">
          <w:rPr>
            <w:noProof/>
            <w:webHidden/>
          </w:rPr>
        </w:r>
        <w:r w:rsidR="000B6E37">
          <w:rPr>
            <w:noProof/>
            <w:webHidden/>
          </w:rPr>
          <w:fldChar w:fldCharType="separate"/>
        </w:r>
        <w:r w:rsidR="000B6E37">
          <w:rPr>
            <w:noProof/>
            <w:webHidden/>
          </w:rPr>
          <w:t>15</w:t>
        </w:r>
        <w:r w:rsidR="000B6E37"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0338F232" w14:textId="7558A498" w:rsidR="00AE2B17" w:rsidRDefault="0087200F" w:rsidP="00D3360A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69432857" w14:textId="72C1C35A" w:rsidR="004E126D" w:rsidRDefault="004E126D" w:rsidP="0098792C">
      <w:pPr>
        <w:pStyle w:val="Cabealho1"/>
      </w:pPr>
      <w:bookmarkStart w:id="3" w:name="_Toc498266620"/>
      <w:bookmarkStart w:id="4" w:name="_Toc495662470"/>
      <w:r>
        <w:lastRenderedPageBreak/>
        <w:t>Introdução</w:t>
      </w:r>
      <w:bookmarkEnd w:id="3"/>
    </w:p>
    <w:p w14:paraId="0F1E32EF" w14:textId="17A21B25" w:rsidR="00933887" w:rsidRDefault="003F04B7" w:rsidP="004E126D">
      <w:r>
        <w:t xml:space="preserve">Este projeto foi proposto no âmbito da unidade curricular de Programação em Lógica do Mestrado Integrado em Engenharia Informática e Computação. Consiste na implementação de um jogo de tabuleiro para 2 jogadores, usando uma linguagem de programação em lógica, denominada como </w:t>
      </w:r>
      <w:proofErr w:type="spellStart"/>
      <w:r w:rsidRPr="003F04B7">
        <w:rPr>
          <w:i/>
        </w:rPr>
        <w:t>Prolog</w:t>
      </w:r>
      <w:proofErr w:type="spellEnd"/>
      <w:r>
        <w:t xml:space="preserve">. </w:t>
      </w:r>
      <w:r w:rsidR="00070C79">
        <w:t>O jogo de tabuleiro selecionado foi “</w:t>
      </w:r>
      <w:r w:rsidR="00871708">
        <w:t>Corrida de Reis</w:t>
      </w:r>
      <w:r w:rsidR="00070C79">
        <w:t>”</w:t>
      </w:r>
      <w:r w:rsidR="00871708">
        <w:t>, um jogo variado do Xadrez.</w:t>
      </w:r>
    </w:p>
    <w:p w14:paraId="68AD1DBA" w14:textId="0E16ADF1" w:rsidR="00871708" w:rsidRDefault="00FB48D3" w:rsidP="004E126D">
      <w:r>
        <w:t>O nosso relatório tem a seguinte estrutura:</w:t>
      </w:r>
    </w:p>
    <w:p w14:paraId="681F268C" w14:textId="0008C688" w:rsidR="00FB48D3" w:rsidRDefault="00FB48D3" w:rsidP="00FB48D3">
      <w:pPr>
        <w:pStyle w:val="PargrafodaLista"/>
        <w:numPr>
          <w:ilvl w:val="0"/>
          <w:numId w:val="32"/>
        </w:numPr>
      </w:pPr>
      <w:r>
        <w:t>Introdução</w:t>
      </w:r>
    </w:p>
    <w:p w14:paraId="386118FF" w14:textId="6831889A" w:rsidR="00FB48D3" w:rsidRDefault="00FB48D3" w:rsidP="00FB48D3">
      <w:pPr>
        <w:pStyle w:val="PargrafodaLista"/>
        <w:numPr>
          <w:ilvl w:val="0"/>
          <w:numId w:val="32"/>
        </w:numPr>
      </w:pPr>
      <w:r>
        <w:t xml:space="preserve">O jogo </w:t>
      </w:r>
      <w:r w:rsidR="00D83B1E">
        <w:t>“Corrida de Reis”</w:t>
      </w:r>
    </w:p>
    <w:p w14:paraId="4F5267EB" w14:textId="3FBB91E2" w:rsidR="00D83B1E" w:rsidRDefault="00607DA1" w:rsidP="00FB48D3">
      <w:pPr>
        <w:pStyle w:val="PargrafodaLista"/>
        <w:numPr>
          <w:ilvl w:val="0"/>
          <w:numId w:val="32"/>
        </w:numPr>
      </w:pPr>
      <w:r>
        <w:t>Lógica do jogo</w:t>
      </w:r>
    </w:p>
    <w:p w14:paraId="7C2D493E" w14:textId="14396FEB" w:rsidR="00607DA1" w:rsidRDefault="00607DA1" w:rsidP="00607DA1">
      <w:pPr>
        <w:pStyle w:val="PargrafodaLista"/>
        <w:numPr>
          <w:ilvl w:val="0"/>
          <w:numId w:val="32"/>
        </w:numPr>
      </w:pPr>
      <w:r>
        <w:t>Interface com o utilizador</w:t>
      </w:r>
    </w:p>
    <w:p w14:paraId="4548C850" w14:textId="15B29E1B" w:rsidR="00607DA1" w:rsidRDefault="00607DA1" w:rsidP="00607DA1">
      <w:pPr>
        <w:pStyle w:val="PargrafodaLista"/>
        <w:numPr>
          <w:ilvl w:val="0"/>
          <w:numId w:val="32"/>
        </w:numPr>
      </w:pPr>
      <w:r>
        <w:t>Conclusão</w:t>
      </w:r>
    </w:p>
    <w:p w14:paraId="28413786" w14:textId="30D1A2A0" w:rsidR="00D3360A" w:rsidRDefault="00D3360A" w:rsidP="00D3360A">
      <w:pPr>
        <w:pStyle w:val="PargrafodaLista"/>
        <w:numPr>
          <w:ilvl w:val="0"/>
          <w:numId w:val="32"/>
        </w:numPr>
      </w:pPr>
      <w:r>
        <w:t>Bibliografia</w:t>
      </w:r>
    </w:p>
    <w:p w14:paraId="06BC409B" w14:textId="77777777" w:rsidR="005D4C76" w:rsidRPr="003F04B7" w:rsidRDefault="005D4C76" w:rsidP="005D4C76"/>
    <w:p w14:paraId="353DF8AE" w14:textId="680CBF1D" w:rsidR="00003047" w:rsidRDefault="00D52DAC" w:rsidP="0098792C">
      <w:pPr>
        <w:pStyle w:val="Cabealho1"/>
      </w:pPr>
      <w:bookmarkStart w:id="5" w:name="_Toc498266621"/>
      <w:r>
        <w:t xml:space="preserve">O jogo </w:t>
      </w:r>
      <w:r w:rsidR="00FB48D3">
        <w:t>“</w:t>
      </w:r>
      <w:r>
        <w:t>Corrida de Reis</w:t>
      </w:r>
      <w:bookmarkEnd w:id="4"/>
      <w:r w:rsidR="00FB48D3">
        <w:t>”</w:t>
      </w:r>
      <w:bookmarkEnd w:id="5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470F3D49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0A7686">
        <w:t xml:space="preserve"> Figura 1</w:t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lastRenderedPageBreak/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4770FAF" w:rsidR="00CA235A" w:rsidRDefault="00F53A39" w:rsidP="00EE0031">
      <w:pPr>
        <w:pStyle w:val="Cabealho2"/>
      </w:pPr>
      <w:bookmarkStart w:id="6" w:name="_Toc495239850"/>
      <w:bookmarkStart w:id="7" w:name="_Toc495662471"/>
      <w:bookmarkStart w:id="8" w:name="_Toc498266622"/>
      <w:r>
        <w:t>Imagens do Jogo Corrida do Reis</w:t>
      </w:r>
      <w:bookmarkEnd w:id="6"/>
      <w:bookmarkEnd w:id="7"/>
      <w:bookmarkEnd w:id="8"/>
    </w:p>
    <w:p w14:paraId="739270D7" w14:textId="43586072" w:rsidR="001960C0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</w:t>
      </w:r>
      <w:r w:rsidR="00180E04">
        <w:t>esistência.</w:t>
      </w:r>
    </w:p>
    <w:p w14:paraId="402C2C68" w14:textId="77777777" w:rsidR="00727E01" w:rsidRDefault="00727E01" w:rsidP="00E043B6"/>
    <w:tbl>
      <w:tblPr>
        <w:tblStyle w:val="Tabelacomgrelha"/>
        <w:tblW w:w="8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1"/>
        <w:gridCol w:w="4246"/>
      </w:tblGrid>
      <w:tr w:rsidR="00C70503" w14:paraId="77163F89" w14:textId="77777777" w:rsidTr="00727E01">
        <w:trPr>
          <w:trHeight w:val="4252"/>
        </w:trPr>
        <w:tc>
          <w:tcPr>
            <w:tcW w:w="4161" w:type="dxa"/>
          </w:tcPr>
          <w:p w14:paraId="4F073BD9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19B5ED" wp14:editId="076529F4">
                  <wp:extent cx="2077200" cy="2088933"/>
                  <wp:effectExtent l="0" t="0" r="5715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8A4471" w14:textId="77777777" w:rsidR="00C70503" w:rsidRDefault="00C70503" w:rsidP="00C70503">
            <w:pPr>
              <w:pStyle w:val="Legenda"/>
            </w:pPr>
            <w:bookmarkStart w:id="9" w:name="_Toc498271407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1</w:t>
              </w:r>
            </w:fldSimple>
            <w:r>
              <w:t>: Estado inicial do tabuleiro</w:t>
            </w:r>
            <w:bookmarkEnd w:id="9"/>
          </w:p>
          <w:p w14:paraId="756B05D0" w14:textId="0D706477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0AF519B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718033" wp14:editId="1C4FCCB1">
                  <wp:extent cx="2064436" cy="2088000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DA4DBF" w14:textId="77777777" w:rsidR="00C70503" w:rsidRDefault="00C70503" w:rsidP="00C70503">
            <w:pPr>
              <w:pStyle w:val="Legenda"/>
            </w:pPr>
            <w:bookmarkStart w:id="10" w:name="_Toc498271408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2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cavalo</w:t>
            </w:r>
            <w:bookmarkEnd w:id="10"/>
          </w:p>
          <w:p w14:paraId="25CAFB45" w14:textId="31E57932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000C348" w14:textId="77777777" w:rsidTr="00727E01">
        <w:trPr>
          <w:trHeight w:val="3969"/>
        </w:trPr>
        <w:tc>
          <w:tcPr>
            <w:tcW w:w="4161" w:type="dxa"/>
          </w:tcPr>
          <w:p w14:paraId="1380D53D" w14:textId="77777777" w:rsidR="00C70503" w:rsidRDefault="00C70503" w:rsidP="00C70503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87319D5" wp14:editId="22B2E995">
                  <wp:extent cx="2064436" cy="2088000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814646" w14:textId="77777777" w:rsidR="00C70503" w:rsidRDefault="00C70503" w:rsidP="00C70503">
            <w:pPr>
              <w:pStyle w:val="Legenda"/>
            </w:pPr>
            <w:bookmarkStart w:id="11" w:name="_Toc498271409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3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11"/>
          </w:p>
          <w:p w14:paraId="2B9050D3" w14:textId="0A71BF5A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21F55CF3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EAF85D0" wp14:editId="7EAD3BA6">
                  <wp:extent cx="2068286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FB98F6" w14:textId="77777777" w:rsidR="00C70503" w:rsidRDefault="00C70503" w:rsidP="00C70503">
            <w:pPr>
              <w:pStyle w:val="Legenda"/>
            </w:pPr>
            <w:bookmarkStart w:id="12" w:name="_Toc498271410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4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12"/>
          </w:p>
          <w:p w14:paraId="5A79716A" w14:textId="3B280888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8B45FB4" w14:textId="77777777" w:rsidTr="00727E01">
        <w:trPr>
          <w:trHeight w:val="3969"/>
        </w:trPr>
        <w:tc>
          <w:tcPr>
            <w:tcW w:w="4161" w:type="dxa"/>
          </w:tcPr>
          <w:p w14:paraId="5B2BF4C0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699389E" wp14:editId="1F1DF425">
                  <wp:extent cx="2068286" cy="2088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DCC5F4" w14:textId="77777777" w:rsidR="00390D60" w:rsidRDefault="00390D60" w:rsidP="00390D60">
            <w:pPr>
              <w:pStyle w:val="Legenda"/>
            </w:pPr>
            <w:bookmarkStart w:id="13" w:name="_Toc498271411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5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a rainha</w:t>
            </w:r>
            <w:bookmarkEnd w:id="13"/>
          </w:p>
          <w:p w14:paraId="3850577B" w14:textId="40A31362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C465E24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1D3F89A" wp14:editId="6BF51DD5">
                  <wp:extent cx="2056778" cy="2088000"/>
                  <wp:effectExtent l="0" t="0" r="63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D1C18E" w14:textId="77777777" w:rsidR="00390D60" w:rsidRDefault="00390D60" w:rsidP="00390D60">
            <w:pPr>
              <w:pStyle w:val="Legenda"/>
            </w:pPr>
            <w:bookmarkStart w:id="14" w:name="_Toc498271412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6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4"/>
          </w:p>
          <w:p w14:paraId="7D38D79B" w14:textId="65FB2A58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90D60" w14:paraId="071B2AE2" w14:textId="77777777" w:rsidTr="00727E01">
        <w:trPr>
          <w:trHeight w:val="3969"/>
        </w:trPr>
        <w:tc>
          <w:tcPr>
            <w:tcW w:w="4161" w:type="dxa"/>
          </w:tcPr>
          <w:p w14:paraId="6B3FADF3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B8E4DF" wp14:editId="24313A32">
                  <wp:extent cx="2080167" cy="2088000"/>
                  <wp:effectExtent l="0" t="0" r="3175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013C11" w14:textId="77777777" w:rsidR="00390D60" w:rsidRDefault="00390D60" w:rsidP="00390D60">
            <w:pPr>
              <w:pStyle w:val="Legenda"/>
            </w:pPr>
            <w:bookmarkStart w:id="15" w:name="_Toc498271413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7</w:t>
              </w:r>
            </w:fldSimple>
            <w:r>
              <w:t>: Jogo ganho pelas peças pretas</w:t>
            </w:r>
            <w:bookmarkEnd w:id="15"/>
          </w:p>
          <w:p w14:paraId="38CDA577" w14:textId="1B6A0429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155C9D51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2624DAD" wp14:editId="404AD2B8">
                  <wp:extent cx="2072150" cy="2088000"/>
                  <wp:effectExtent l="0" t="0" r="10795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0BE4B3" w14:textId="77777777" w:rsidR="00390D60" w:rsidRDefault="00390D60" w:rsidP="00390D60">
            <w:pPr>
              <w:pStyle w:val="Legenda"/>
            </w:pPr>
            <w:bookmarkStart w:id="16" w:name="_Toc498271414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8</w:t>
              </w:r>
            </w:fldSimple>
            <w:r>
              <w:t>: Jogo ganho pelas peças brancas</w:t>
            </w:r>
            <w:bookmarkEnd w:id="16"/>
          </w:p>
          <w:p w14:paraId="445189AA" w14:textId="6C516A50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44560" w14:paraId="4C3B9D59" w14:textId="77777777" w:rsidTr="00727E01">
        <w:trPr>
          <w:trHeight w:val="3969"/>
        </w:trPr>
        <w:tc>
          <w:tcPr>
            <w:tcW w:w="4161" w:type="dxa"/>
          </w:tcPr>
          <w:p w14:paraId="6BE4C7A8" w14:textId="77777777" w:rsidR="00044560" w:rsidRDefault="000445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C504A39" wp14:editId="5F3C512F">
                  <wp:extent cx="2064436" cy="2088000"/>
                  <wp:effectExtent l="0" t="0" r="0" b="0"/>
                  <wp:docPr id="22" name="Imagem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CC63EE" w14:textId="77777777" w:rsidR="00044560" w:rsidRDefault="00044560" w:rsidP="00044560">
            <w:pPr>
              <w:pStyle w:val="Legenda"/>
            </w:pPr>
            <w:bookmarkStart w:id="17" w:name="_Toc498271415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9</w:t>
              </w:r>
            </w:fldSimple>
            <w:r>
              <w:t>: Jogo que irá acabar empatado</w:t>
            </w:r>
            <w:bookmarkEnd w:id="17"/>
          </w:p>
          <w:p w14:paraId="5A5AC6D4" w14:textId="36226A84" w:rsidR="00044560" w:rsidRDefault="00044560" w:rsidP="000445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678AA07C" w14:textId="77777777" w:rsidR="00044560" w:rsidRDefault="00044560" w:rsidP="00390D60">
            <w:pPr>
              <w:jc w:val="center"/>
              <w:rPr>
                <w:noProof/>
              </w:rPr>
            </w:pPr>
          </w:p>
        </w:tc>
      </w:tr>
    </w:tbl>
    <w:p w14:paraId="2D666B77" w14:textId="77777777" w:rsidR="005D4C76" w:rsidRDefault="005D4C76"/>
    <w:p w14:paraId="43801CC1" w14:textId="257A9367" w:rsidR="004A1FB7" w:rsidRDefault="00CC1380" w:rsidP="00910315">
      <w:pPr>
        <w:pStyle w:val="Cabealho1"/>
      </w:pPr>
      <w:bookmarkStart w:id="18" w:name="_Toc498266623"/>
      <w:r>
        <w:t>Lógica de jogo</w:t>
      </w:r>
      <w:bookmarkEnd w:id="18"/>
    </w:p>
    <w:p w14:paraId="38D13AA7" w14:textId="70AE5D3C" w:rsidR="00C4113C" w:rsidRPr="00C4113C" w:rsidRDefault="00C4113C" w:rsidP="00C4113C">
      <w:pPr>
        <w:rPr>
          <w:color w:val="C00000"/>
        </w:rPr>
      </w:pPr>
      <w:r w:rsidRPr="00C4113C">
        <w:rPr>
          <w:color w:val="C00000"/>
        </w:rPr>
        <w:t>VERIFICAR!!!!</w:t>
      </w:r>
    </w:p>
    <w:p w14:paraId="5A265D5E" w14:textId="2BCAB384" w:rsidR="003D5DE1" w:rsidRPr="00C4113C" w:rsidRDefault="00910315" w:rsidP="00910315">
      <w:pPr>
        <w:rPr>
          <w:color w:val="ED7D31" w:themeColor="accent2"/>
        </w:rPr>
      </w:pPr>
      <w:r w:rsidRPr="00C4113C">
        <w:rPr>
          <w:color w:val="ED7D31" w:themeColor="accent2"/>
        </w:rPr>
        <w:t xml:space="preserve">É </w:t>
      </w:r>
      <w:r w:rsidR="006966CB" w:rsidRPr="00C4113C">
        <w:rPr>
          <w:color w:val="ED7D31" w:themeColor="accent2"/>
        </w:rPr>
        <w:t>descrito</w:t>
      </w:r>
      <w:r w:rsidRPr="00C4113C">
        <w:rPr>
          <w:color w:val="ED7D31" w:themeColor="accent2"/>
        </w:rPr>
        <w:t xml:space="preserve"> neste ca</w:t>
      </w:r>
      <w:r w:rsidR="00844F4E" w:rsidRPr="00C4113C">
        <w:rPr>
          <w:color w:val="ED7D31" w:themeColor="accent2"/>
        </w:rPr>
        <w:t>pítulo o método escolhido</w:t>
      </w:r>
      <w:r w:rsidR="00AD199B" w:rsidRPr="00C4113C">
        <w:rPr>
          <w:color w:val="ED7D31" w:themeColor="accent2"/>
        </w:rPr>
        <w:t xml:space="preserve"> para</w:t>
      </w:r>
      <w:r w:rsidR="00844F4E" w:rsidRPr="00C4113C">
        <w:rPr>
          <w:color w:val="ED7D31" w:themeColor="accent2"/>
        </w:rPr>
        <w:t xml:space="preserve"> a representação d</w:t>
      </w:r>
      <w:r w:rsidRPr="00C4113C">
        <w:rPr>
          <w:color w:val="ED7D31" w:themeColor="accent2"/>
        </w:rPr>
        <w:t>o estado do jogo,</w:t>
      </w:r>
      <w:r w:rsidR="00BF772C" w:rsidRPr="00C4113C">
        <w:rPr>
          <w:color w:val="ED7D31" w:themeColor="accent2"/>
        </w:rPr>
        <w:t xml:space="preserve"> incluindo</w:t>
      </w:r>
      <w:r w:rsidR="00C31D15" w:rsidRPr="00C4113C">
        <w:rPr>
          <w:color w:val="ED7D31" w:themeColor="accent2"/>
        </w:rPr>
        <w:t xml:space="preserve"> legenda</w:t>
      </w:r>
      <w:r w:rsidR="00E27C02" w:rsidRPr="00C4113C">
        <w:rPr>
          <w:color w:val="ED7D31" w:themeColor="accent2"/>
        </w:rPr>
        <w:t xml:space="preserve"> do tabuleiro</w:t>
      </w:r>
      <w:r w:rsidR="00C31D15" w:rsidRPr="00C4113C">
        <w:rPr>
          <w:color w:val="ED7D31" w:themeColor="accent2"/>
        </w:rPr>
        <w:t xml:space="preserve"> e exemplos de representações durante um jogo com </w:t>
      </w:r>
      <w:r w:rsidRPr="00C4113C">
        <w:rPr>
          <w:color w:val="ED7D31" w:themeColor="accent2"/>
        </w:rPr>
        <w:t>imagens do tabuleiro impres</w:t>
      </w:r>
      <w:r w:rsidR="00C31D15" w:rsidRPr="00C4113C">
        <w:rPr>
          <w:color w:val="ED7D31" w:themeColor="accent2"/>
        </w:rPr>
        <w:t>s</w:t>
      </w:r>
      <w:r w:rsidRPr="00C4113C">
        <w:rPr>
          <w:color w:val="ED7D31" w:themeColor="accent2"/>
        </w:rPr>
        <w:t>o</w:t>
      </w:r>
      <w:r w:rsidR="00C31D15" w:rsidRPr="00C4113C">
        <w:rPr>
          <w:color w:val="ED7D31" w:themeColor="accent2"/>
        </w:rPr>
        <w:t xml:space="preserve"> na consola. É também descrito</w:t>
      </w:r>
      <w:r w:rsidRPr="00C4113C">
        <w:rPr>
          <w:color w:val="ED7D31" w:themeColor="accent2"/>
        </w:rPr>
        <w:t xml:space="preserve"> </w:t>
      </w:r>
      <w:r w:rsidR="009304CB" w:rsidRPr="00C4113C">
        <w:rPr>
          <w:color w:val="ED7D31" w:themeColor="accent2"/>
        </w:rPr>
        <w:t xml:space="preserve">o código utilizado para a impressão do tabuleiro na consola e por fim é apresentado os cabeçalhos </w:t>
      </w:r>
      <w:r w:rsidR="002D5A01" w:rsidRPr="00C4113C">
        <w:rPr>
          <w:color w:val="ED7D31" w:themeColor="accent2"/>
        </w:rPr>
        <w:t>dos predicados que serão implementados com a responsabilidade</w:t>
      </w:r>
      <w:r w:rsidR="00ED394B" w:rsidRPr="00C4113C">
        <w:rPr>
          <w:color w:val="ED7D31" w:themeColor="accent2"/>
        </w:rPr>
        <w:t xml:space="preserve"> de</w:t>
      </w:r>
      <w:r w:rsidR="002D5A01" w:rsidRPr="00C4113C">
        <w:rPr>
          <w:color w:val="ED7D31" w:themeColor="accent2"/>
        </w:rPr>
        <w:t xml:space="preserve"> </w:t>
      </w:r>
      <w:r w:rsidR="004275F4" w:rsidRPr="00C4113C">
        <w:rPr>
          <w:color w:val="ED7D31" w:themeColor="accent2"/>
        </w:rPr>
        <w:t xml:space="preserve">validar e efetuar </w:t>
      </w:r>
      <w:r w:rsidR="002D5A01" w:rsidRPr="00C4113C">
        <w:rPr>
          <w:color w:val="ED7D31" w:themeColor="accent2"/>
        </w:rPr>
        <w:t>jogadas possíveis.</w:t>
      </w:r>
    </w:p>
    <w:p w14:paraId="4A9D82C4" w14:textId="549C848B" w:rsidR="009F21FE" w:rsidRDefault="009F21FE" w:rsidP="00544ABF">
      <w:pPr>
        <w:pStyle w:val="Cabealho2"/>
      </w:pPr>
      <w:bookmarkStart w:id="19" w:name="_Toc495662473"/>
      <w:bookmarkStart w:id="20" w:name="_Toc498266624"/>
      <w:r>
        <w:t>Representação do estado do jogo</w:t>
      </w:r>
      <w:bookmarkEnd w:id="19"/>
      <w:bookmarkEnd w:id="20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14CF519F" w14:textId="77777777" w:rsidR="00D7575B" w:rsidRDefault="00D7575B" w:rsidP="00D7575B"/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2A5B924D" w14:textId="4E8DD2D9" w:rsidR="000B3986" w:rsidRDefault="00B606A9" w:rsidP="00C55EA2">
      <w:r>
        <w:lastRenderedPageBreak/>
        <w:t>No tabuleiro só pode haver uma única peça das referidas acima, exceto a casa vazia.</w:t>
      </w:r>
    </w:p>
    <w:p w14:paraId="1D017A8B" w14:textId="2947D0C4" w:rsidR="00D7575B" w:rsidRDefault="00D7575B" w:rsidP="00D7575B">
      <w:pPr>
        <w:pStyle w:val="Cabealho2"/>
      </w:pPr>
      <w:bookmarkStart w:id="21" w:name="_Toc498266625"/>
      <w:r>
        <w:t>Visualização do tabuleiro</w:t>
      </w:r>
      <w:bookmarkEnd w:id="21"/>
    </w:p>
    <w:p w14:paraId="48012E34" w14:textId="06F9282E" w:rsidR="00C4113C" w:rsidRDefault="00C4113C" w:rsidP="00C4113C">
      <w:pPr>
        <w:rPr>
          <w:color w:val="000000" w:themeColor="text1"/>
        </w:rPr>
      </w:pPr>
      <w:r w:rsidRPr="00C4113C">
        <w:rPr>
          <w:color w:val="000000" w:themeColor="text1"/>
        </w:rPr>
        <w:t xml:space="preserve">É descrito neste </w:t>
      </w:r>
      <w:r>
        <w:rPr>
          <w:color w:val="000000" w:themeColor="text1"/>
        </w:rPr>
        <w:t>sub</w:t>
      </w:r>
      <w:r w:rsidRPr="00C4113C">
        <w:rPr>
          <w:color w:val="000000" w:themeColor="text1"/>
        </w:rPr>
        <w:t>capítulo o código utilizado para a impressão do tabuleiro na consola e por fim é apresentado os cabeçalhos dos predicados que serão implementados com a responsabilidade de validar e efetuar jogadas possíveis.</w:t>
      </w:r>
    </w:p>
    <w:p w14:paraId="2711BDFC" w14:textId="26333B34" w:rsidR="00035F39" w:rsidRDefault="00D6282F" w:rsidP="003874A9">
      <w:pPr>
        <w:pStyle w:val="Cabealho3"/>
      </w:pPr>
      <w:bookmarkStart w:id="22" w:name="_Toc495662474"/>
      <w:bookmarkStart w:id="23" w:name="_Toc498266626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2"/>
      <w:bookmarkEnd w:id="23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4" w:name="_Ref495321564"/>
      <w:bookmarkStart w:id="25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6" w:name="_Ref495789018"/>
      <w:bookmarkStart w:id="27" w:name="_Toc498271416"/>
      <w:bookmarkEnd w:id="24"/>
      <w:bookmarkEnd w:id="25"/>
      <w:r>
        <w:t xml:space="preserve">Figura </w:t>
      </w:r>
      <w:fldSimple w:instr=" SEQ Figura \* ARABIC ">
        <w:r w:rsidR="00E472A3">
          <w:rPr>
            <w:noProof/>
          </w:rPr>
          <w:t>10</w:t>
        </w:r>
      </w:fldSimple>
      <w:bookmarkEnd w:id="26"/>
      <w:r>
        <w:t xml:space="preserve">: </w:t>
      </w:r>
      <w:r w:rsidR="00035F39">
        <w:t>Estado inicial do tabuleiro apresentado na consola</w:t>
      </w:r>
      <w:bookmarkEnd w:id="27"/>
    </w:p>
    <w:p w14:paraId="7F7D0931" w14:textId="77777777" w:rsidR="000839BF" w:rsidRPr="000839BF" w:rsidRDefault="000839BF" w:rsidP="000839BF"/>
    <w:p w14:paraId="083A7B91" w14:textId="56B35115" w:rsidR="001979BC" w:rsidRDefault="001979BC" w:rsidP="001979BC">
      <w:pPr>
        <w:pStyle w:val="Cabealho3"/>
      </w:pPr>
      <w:bookmarkStart w:id="28" w:name="_Toc495662475"/>
      <w:bookmarkStart w:id="29" w:name="_Toc498266627"/>
      <w:r>
        <w:t xml:space="preserve">Lista representativa </w:t>
      </w:r>
      <w:r w:rsidR="00BF7EAD">
        <w:t>de um possível estado intermédio do jogo</w:t>
      </w:r>
      <w:bookmarkEnd w:id="28"/>
      <w:bookmarkEnd w:id="29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30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31" w:name="_Ref495411756"/>
      <w:bookmarkStart w:id="32" w:name="_Toc498271417"/>
      <w:r>
        <w:t xml:space="preserve">Figura </w:t>
      </w:r>
      <w:fldSimple w:instr=" SEQ Figura \* ARABIC ">
        <w:r w:rsidR="00E472A3">
          <w:rPr>
            <w:noProof/>
          </w:rPr>
          <w:t>11</w:t>
        </w:r>
      </w:fldSimple>
      <w:bookmarkEnd w:id="30"/>
      <w:bookmarkEnd w:id="31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32"/>
    </w:p>
    <w:p w14:paraId="470FE049" w14:textId="4B6201A2" w:rsidR="003D5DE1" w:rsidRPr="00C31D15" w:rsidRDefault="003D5DE1" w:rsidP="00C31D15"/>
    <w:p w14:paraId="2BE5F759" w14:textId="077EA636" w:rsidR="00BF7EAD" w:rsidRPr="0041038E" w:rsidRDefault="0041038E" w:rsidP="0041038E">
      <w:pPr>
        <w:pStyle w:val="Cabealho3"/>
        <w:rPr>
          <w:bCs/>
          <w:i/>
          <w:iCs/>
        </w:rPr>
      </w:pPr>
      <w:bookmarkStart w:id="33" w:name="_Toc495662476"/>
      <w:bookmarkStart w:id="34" w:name="_Toc498266628"/>
      <w:r w:rsidRPr="0041038E">
        <w:lastRenderedPageBreak/>
        <w:t xml:space="preserve">Lista representativa de um possível estado </w:t>
      </w:r>
      <w:r>
        <w:t>final</w:t>
      </w:r>
      <w:r w:rsidRPr="0041038E">
        <w:t xml:space="preserve"> do jogo</w:t>
      </w:r>
      <w:bookmarkEnd w:id="33"/>
      <w:bookmarkEnd w:id="34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5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6" w:name="_Ref495411757"/>
      <w:bookmarkStart w:id="37" w:name="_Toc498271418"/>
      <w:r>
        <w:t xml:space="preserve">Figura </w:t>
      </w:r>
      <w:fldSimple w:instr=" SEQ Figura \* ARABIC ">
        <w:r w:rsidR="00E472A3">
          <w:rPr>
            <w:noProof/>
          </w:rPr>
          <w:t>12</w:t>
        </w:r>
      </w:fldSimple>
      <w:bookmarkEnd w:id="35"/>
      <w:bookmarkEnd w:id="36"/>
      <w:proofErr w:type="gramStart"/>
      <w:r>
        <w:t>: Possível</w:t>
      </w:r>
      <w:proofErr w:type="gramEnd"/>
      <w:r>
        <w:t xml:space="preserve"> estado final do tabuleiro apresentado na consola</w:t>
      </w:r>
      <w:bookmarkEnd w:id="37"/>
    </w:p>
    <w:p w14:paraId="7B668639" w14:textId="77777777" w:rsidR="00F611B7" w:rsidRPr="00F611B7" w:rsidRDefault="00F611B7" w:rsidP="00F611B7"/>
    <w:p w14:paraId="65A4EB94" w14:textId="46EC5330" w:rsidR="00910315" w:rsidRDefault="009117F9" w:rsidP="00910315">
      <w:pPr>
        <w:pStyle w:val="Cabealho2"/>
      </w:pPr>
      <w:bookmarkStart w:id="38" w:name="_Toc495662477"/>
      <w:bookmarkStart w:id="39" w:name="_Toc498266629"/>
      <w:r>
        <w:t>Visualização do tabuleiro em modo de texto</w:t>
      </w:r>
      <w:bookmarkEnd w:id="38"/>
      <w:bookmarkEnd w:id="39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C7163A">
        <w:t xml:space="preserve">Excerto de Código </w:t>
      </w:r>
      <w:r w:rsidR="00C7163A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C7163A">
        <w:t xml:space="preserve">Excerto de Código </w:t>
      </w:r>
      <w:r w:rsidR="00C7163A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40" w:name="_Ref495309095"/>
      <w:r>
        <w:t xml:space="preserve">Excerto de Código </w:t>
      </w:r>
      <w:fldSimple w:instr=" SEQ Excerto_de_Código \* ARABIC ">
        <w:r w:rsidR="00C7163A">
          <w:rPr>
            <w:noProof/>
          </w:rPr>
          <w:t>1</w:t>
        </w:r>
      </w:fldSimple>
      <w:bookmarkEnd w:id="40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lastRenderedPageBreak/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Pec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(</w:t>
      </w:r>
      <w:proofErr w:type="spellStart"/>
      <w:proofErr w:type="gram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 xml:space="preserve">        </w:t>
      </w:r>
      <w:proofErr w:type="gram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write(</w:t>
      </w:r>
      <w:proofErr w:type="gram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'  '), write(</w:t>
      </w:r>
      <w:proofErr w:type="spell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 w:themeColor="text1"/>
          <w:sz w:val="20"/>
          <w:szCs w:val="20"/>
        </w:rPr>
        <w:t>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tom_</w:t>
      </w:r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ength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H, L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 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(Linha),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'|   '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Linha | T], [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 |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T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[H | T]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41" w:name="_Ref495342661"/>
      <w:r>
        <w:t xml:space="preserve">Excerto de Código </w:t>
      </w:r>
      <w:fldSimple w:instr=" SEQ Excerto_de_Código \* ARABIC ">
        <w:r w:rsidR="00C7163A">
          <w:rPr>
            <w:noProof/>
          </w:rPr>
          <w:t>2</w:t>
        </w:r>
      </w:fldSimple>
      <w:bookmarkEnd w:id="41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C7163A" w:rsidRPr="00C7163A">
        <w:rPr>
          <w:i w:val="0"/>
        </w:rPr>
        <w:t xml:space="preserve">Figura </w:t>
      </w:r>
      <w:r w:rsidR="00C7163A" w:rsidRPr="00C7163A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C7163A" w:rsidRPr="00C7163A">
        <w:rPr>
          <w:i w:val="0"/>
        </w:rPr>
        <w:t xml:space="preserve">Figura </w:t>
      </w:r>
      <w:r w:rsidR="00C7163A" w:rsidRPr="00C7163A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C7163A" w:rsidRPr="00C7163A">
        <w:rPr>
          <w:i w:val="0"/>
        </w:rPr>
        <w:t xml:space="preserve">Figura </w:t>
      </w:r>
      <w:r w:rsidR="00C7163A" w:rsidRPr="00C7163A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proofErr w:type="spellStart"/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proofErr w:type="spellEnd"/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C7163A" w:rsidRPr="00C7163A">
        <w:rPr>
          <w:i w:val="0"/>
        </w:rPr>
        <w:t xml:space="preserve">Excerto de Código </w:t>
      </w:r>
      <w:r w:rsidR="00C7163A" w:rsidRPr="00C7163A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57126AAB" w:rsidR="005B5ED1" w:rsidRDefault="00DC307F" w:rsidP="00DC307F">
      <w:pPr>
        <w:pStyle w:val="Cabealho2"/>
      </w:pPr>
      <w:bookmarkStart w:id="42" w:name="_Toc495662478"/>
      <w:bookmarkStart w:id="43" w:name="_Toc498266630"/>
      <w:r>
        <w:t>Cabeçalhos dos predicados a serem implementados</w:t>
      </w:r>
      <w:bookmarkEnd w:id="42"/>
      <w:bookmarkEnd w:id="43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 xml:space="preserve">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Tabuleiro</w:t>
      </w:r>
      <w:r w:rsidR="00DC7AEF">
        <w:rPr>
          <w:color w:val="000000" w:themeColor="text1"/>
        </w:rPr>
        <w:t>F</w:t>
      </w:r>
      <w:proofErr w:type="spellEnd"/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 w:rsidR="00DC7AEF">
        <w:t xml:space="preserve">Tabuleiro, </w:t>
      </w:r>
      <w:r>
        <w:t xml:space="preserve">Jogador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 xml:space="preserve">, </w:t>
      </w:r>
      <w:proofErr w:type="spellStart"/>
      <w:r>
        <w:t>Tabuleiro</w:t>
      </w:r>
      <w:r w:rsidR="00DC7AEF">
        <w:t>F</w:t>
      </w:r>
      <w:proofErr w:type="spellEnd"/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lastRenderedPageBreak/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CasaComPeca</w:t>
      </w:r>
      <w:proofErr w:type="spellEnd"/>
      <w:r w:rsidR="007C6D70">
        <w:rPr>
          <w:color w:val="000000" w:themeColor="text1"/>
        </w:rPr>
        <w:t>(</w:t>
      </w:r>
      <w:proofErr w:type="gramEnd"/>
      <w:r w:rsidR="007C6D70">
        <w:rPr>
          <w:color w:val="000000" w:themeColor="text1"/>
        </w:rPr>
        <w:t xml:space="preserve">Tabuleiro, Jogador, </w:t>
      </w:r>
      <w:proofErr w:type="spellStart"/>
      <w:r w:rsidR="007C6D70">
        <w:t>LinhaI</w:t>
      </w:r>
      <w:proofErr w:type="spellEnd"/>
      <w:r w:rsidR="007C6D70">
        <w:t xml:space="preserve">, </w:t>
      </w:r>
      <w:proofErr w:type="spellStart"/>
      <w:r w:rsidR="007C6D70">
        <w:t>ColunaI</w:t>
      </w:r>
      <w:proofErr w:type="spellEnd"/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PecaJogador</w:t>
      </w:r>
      <w:proofErr w:type="spellEnd"/>
      <w:r w:rsidR="00AE54CA">
        <w:rPr>
          <w:color w:val="000000" w:themeColor="text1"/>
        </w:rPr>
        <w:t>(</w:t>
      </w:r>
      <w:proofErr w:type="spellStart"/>
      <w:proofErr w:type="gramEnd"/>
      <w:r w:rsidR="001573DD">
        <w:t>JogadorEmJogo</w:t>
      </w:r>
      <w:proofErr w:type="spellEnd"/>
      <w:r w:rsidR="001573DD">
        <w:t xml:space="preserve">, </w:t>
      </w:r>
      <w:proofErr w:type="spellStart"/>
      <w:r>
        <w:t>Jogador</w:t>
      </w:r>
      <w:r w:rsidR="001573DD">
        <w:t>Peca</w:t>
      </w:r>
      <w:proofErr w:type="spellEnd"/>
      <w:r>
        <w:rPr>
          <w:color w:val="000000" w:themeColor="text1"/>
        </w:rPr>
        <w:t>)</w:t>
      </w:r>
    </w:p>
    <w:p w14:paraId="3B006FC9" w14:textId="1C60374E" w:rsidR="00A45B71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 xml:space="preserve">: </w:t>
      </w:r>
      <w:proofErr w:type="spellStart"/>
      <w:r w:rsidR="000276E9">
        <w:rPr>
          <w:color w:val="000000" w:themeColor="text1"/>
        </w:rPr>
        <w:t>validarCasaComPeca</w:t>
      </w:r>
      <w:proofErr w:type="spellEnd"/>
      <w:r w:rsidR="000276E9">
        <w:rPr>
          <w:color w:val="000000" w:themeColor="text1"/>
        </w:rPr>
        <w:t>.</w:t>
      </w:r>
    </w:p>
    <w:p w14:paraId="3E1F4A7C" w14:textId="77777777" w:rsidR="00C7163A" w:rsidRPr="00A45B71" w:rsidRDefault="00C7163A" w:rsidP="0083765E">
      <w:pPr>
        <w:rPr>
          <w:color w:val="000000" w:themeColor="text1"/>
        </w:rPr>
      </w:pPr>
    </w:p>
    <w:p w14:paraId="66370159" w14:textId="45E375B2" w:rsidR="00227D36" w:rsidRDefault="00EC1645" w:rsidP="00F95A6F">
      <w:pPr>
        <w:pStyle w:val="Cabealho1"/>
      </w:pPr>
      <w:bookmarkStart w:id="44" w:name="_Toc498266631"/>
      <w:bookmarkStart w:id="45" w:name="_Toc495239852"/>
      <w:bookmarkStart w:id="46" w:name="_Toc495662479"/>
      <w:r>
        <w:t>Interface com o utilizador</w:t>
      </w:r>
      <w:bookmarkEnd w:id="44"/>
    </w:p>
    <w:p w14:paraId="2B7CFC89" w14:textId="77777777" w:rsidR="00764B6E" w:rsidRDefault="000950E3" w:rsidP="00764B6E">
      <w:r>
        <w:t>A interface foi desenhada de modo proporcionar ao utilizador uma experiência agradável e bastante intuitiva.</w:t>
      </w:r>
    </w:p>
    <w:p w14:paraId="599BEE0F" w14:textId="77777777" w:rsidR="00764B6E" w:rsidRDefault="00764B6E" w:rsidP="00764B6E"/>
    <w:p w14:paraId="3AD80B43" w14:textId="77777777" w:rsidR="00764B6E" w:rsidRDefault="00764B6E" w:rsidP="00764B6E">
      <w:r>
        <w:t>O menu inicial do jogo permite ao utilizador escolher o modo de jogo que deseja (</w:t>
      </w:r>
      <w:r w:rsidRPr="003573FD">
        <w:rPr>
          <w:i/>
        </w:rPr>
        <w:t>1.</w:t>
      </w:r>
      <w:r>
        <w:rPr>
          <w:i/>
        </w:rPr>
        <w:t xml:space="preserve"> </w:t>
      </w:r>
      <w:r>
        <w:t xml:space="preserve">ou </w:t>
      </w:r>
      <w:r w:rsidRPr="003573FD">
        <w:rPr>
          <w:i/>
        </w:rPr>
        <w:t>2.</w:t>
      </w:r>
      <w:r>
        <w:rPr>
          <w:i/>
        </w:rPr>
        <w:t xml:space="preserve"> </w:t>
      </w:r>
      <w:r>
        <w:t xml:space="preserve">ou </w:t>
      </w:r>
      <w:r w:rsidRPr="003573FD">
        <w:rPr>
          <w:i/>
        </w:rPr>
        <w:t>3.</w:t>
      </w:r>
      <w:r>
        <w:t xml:space="preserve"> seguido de </w:t>
      </w:r>
      <w:proofErr w:type="spellStart"/>
      <w:r>
        <w:rPr>
          <w:i/>
        </w:rPr>
        <w:t>E</w:t>
      </w:r>
      <w:r w:rsidRPr="003573FD">
        <w:rPr>
          <w:i/>
        </w:rPr>
        <w:t>nter</w:t>
      </w:r>
      <w:proofErr w:type="spellEnd"/>
      <w:r>
        <w:t>), consultar as instruções de jogo (</w:t>
      </w:r>
      <w:r>
        <w:rPr>
          <w:i/>
        </w:rPr>
        <w:t>4</w:t>
      </w:r>
      <w:r w:rsidRPr="003573FD">
        <w:rPr>
          <w:i/>
        </w:rPr>
        <w:t>.</w:t>
      </w:r>
      <w:r>
        <w:t xml:space="preserve"> seguido de </w:t>
      </w:r>
      <w:proofErr w:type="spellStart"/>
      <w:r>
        <w:rPr>
          <w:i/>
        </w:rPr>
        <w:t>E</w:t>
      </w:r>
      <w:r w:rsidRPr="003573FD">
        <w:rPr>
          <w:i/>
        </w:rPr>
        <w:t>nter</w:t>
      </w:r>
      <w:proofErr w:type="spellEnd"/>
      <w:r>
        <w:t>) ou sair do jogo (</w:t>
      </w:r>
      <w:r>
        <w:rPr>
          <w:i/>
        </w:rPr>
        <w:t>5</w:t>
      </w:r>
      <w:r w:rsidRPr="003573FD">
        <w:rPr>
          <w:i/>
        </w:rPr>
        <w:t>.</w:t>
      </w:r>
      <w:r>
        <w:t xml:space="preserve"> seguido de </w:t>
      </w:r>
      <w:proofErr w:type="spellStart"/>
      <w:r>
        <w:rPr>
          <w:i/>
        </w:rPr>
        <w:t>E</w:t>
      </w:r>
      <w:r w:rsidRPr="003573FD">
        <w:rPr>
          <w:i/>
        </w:rPr>
        <w:t>nter</w:t>
      </w:r>
      <w:proofErr w:type="spellEnd"/>
      <w:r>
        <w:t>).</w:t>
      </w:r>
    </w:p>
    <w:p w14:paraId="3DD75198" w14:textId="77777777" w:rsidR="00764B6E" w:rsidRDefault="00764B6E" w:rsidP="00764B6E"/>
    <w:p w14:paraId="23731439" w14:textId="77777777" w:rsidR="00F30012" w:rsidRDefault="00764B6E" w:rsidP="00F30012">
      <w:r>
        <w:t>O jogador pode escolher um dos 3 modos de jogo:</w:t>
      </w:r>
    </w:p>
    <w:p w14:paraId="5C3C70F8" w14:textId="77777777" w:rsidR="00F30012" w:rsidRDefault="00764B6E" w:rsidP="00F30012">
      <w:pPr>
        <w:pStyle w:val="PargrafodaLista"/>
        <w:numPr>
          <w:ilvl w:val="0"/>
          <w:numId w:val="28"/>
        </w:numPr>
      </w:pPr>
      <w:r>
        <w:t xml:space="preserve">Modo Jogador </w:t>
      </w:r>
      <w:proofErr w:type="spellStart"/>
      <w:r w:rsidRPr="00F30012">
        <w:rPr>
          <w:i/>
        </w:rPr>
        <w:t>vs</w:t>
      </w:r>
      <w:proofErr w:type="spellEnd"/>
      <w:r>
        <w:t xml:space="preserve"> Jogador;</w:t>
      </w:r>
    </w:p>
    <w:p w14:paraId="1262CB6B" w14:textId="77777777" w:rsidR="00F30012" w:rsidRDefault="00764B6E" w:rsidP="00F30012">
      <w:pPr>
        <w:pStyle w:val="PargrafodaLista"/>
        <w:numPr>
          <w:ilvl w:val="0"/>
          <w:numId w:val="28"/>
        </w:numPr>
      </w:pPr>
      <w:r>
        <w:t xml:space="preserve">Modo Jogador </w:t>
      </w:r>
      <w:proofErr w:type="spellStart"/>
      <w:r w:rsidRPr="00F30012">
        <w:rPr>
          <w:i/>
        </w:rPr>
        <w:t>vs</w:t>
      </w:r>
      <w:proofErr w:type="spellEnd"/>
      <w:r>
        <w:t xml:space="preserve"> Computador;</w:t>
      </w:r>
    </w:p>
    <w:p w14:paraId="47674361" w14:textId="065EF81E" w:rsidR="000E214B" w:rsidRDefault="00764B6E" w:rsidP="00840E7F">
      <w:pPr>
        <w:pStyle w:val="PargrafodaLista"/>
        <w:numPr>
          <w:ilvl w:val="0"/>
          <w:numId w:val="28"/>
        </w:numPr>
      </w:pPr>
      <w:r>
        <w:t xml:space="preserve">Modo Computador </w:t>
      </w:r>
      <w:proofErr w:type="spellStart"/>
      <w:r w:rsidRPr="00F30012">
        <w:rPr>
          <w:i/>
        </w:rPr>
        <w:t>vs</w:t>
      </w:r>
      <w:proofErr w:type="spellEnd"/>
      <w:r>
        <w:t xml:space="preserve"> Computador.</w:t>
      </w:r>
    </w:p>
    <w:p w14:paraId="18BB4E86" w14:textId="77777777" w:rsidR="00561E50" w:rsidRDefault="00561E50" w:rsidP="00561E50"/>
    <w:p w14:paraId="66CD5E14" w14:textId="68D55127" w:rsidR="00561E50" w:rsidRDefault="00561E50" w:rsidP="00561E50">
      <w:r>
        <w:t>Quando o jogador escolhe a primeira opção</w:t>
      </w:r>
      <w:r w:rsidR="00470BA4">
        <w:t xml:space="preserve"> (</w:t>
      </w:r>
      <w:r w:rsidR="00470BA4" w:rsidRPr="00470BA4">
        <w:rPr>
          <w:i/>
        </w:rPr>
        <w:t xml:space="preserve">1. </w:t>
      </w:r>
      <w:proofErr w:type="spellStart"/>
      <w:r w:rsidR="00470BA4" w:rsidRPr="00470BA4">
        <w:rPr>
          <w:i/>
        </w:rPr>
        <w:t>Start</w:t>
      </w:r>
      <w:proofErr w:type="spellEnd"/>
      <w:r w:rsidR="00470BA4" w:rsidRPr="00470BA4">
        <w:rPr>
          <w:i/>
        </w:rPr>
        <w:t xml:space="preserve"> Game </w:t>
      </w:r>
      <w:proofErr w:type="spellStart"/>
      <w:r w:rsidR="00470BA4" w:rsidRPr="00470BA4">
        <w:rPr>
          <w:i/>
        </w:rPr>
        <w:t>Player</w:t>
      </w:r>
      <w:proofErr w:type="spellEnd"/>
      <w:r w:rsidR="00470BA4" w:rsidRPr="00470BA4">
        <w:rPr>
          <w:i/>
        </w:rPr>
        <w:t xml:space="preserve"> </w:t>
      </w:r>
      <w:proofErr w:type="spellStart"/>
      <w:r w:rsidR="00470BA4" w:rsidRPr="00470BA4">
        <w:rPr>
          <w:i/>
        </w:rPr>
        <w:t>vs</w:t>
      </w:r>
      <w:proofErr w:type="spellEnd"/>
      <w:r w:rsidR="00470BA4" w:rsidRPr="00470BA4">
        <w:rPr>
          <w:i/>
        </w:rPr>
        <w:t xml:space="preserve"> </w:t>
      </w:r>
      <w:proofErr w:type="spellStart"/>
      <w:r w:rsidR="00470BA4" w:rsidRPr="00470BA4">
        <w:rPr>
          <w:i/>
        </w:rPr>
        <w:t>Player</w:t>
      </w:r>
      <w:proofErr w:type="spellEnd"/>
      <w:r w:rsidR="00470BA4">
        <w:t>)</w:t>
      </w:r>
      <w:r>
        <w:t xml:space="preserve"> </w:t>
      </w:r>
      <w:r w:rsidR="00470BA4">
        <w:t xml:space="preserve">é </w:t>
      </w:r>
      <w:r w:rsidR="00806453">
        <w:t>desenhado</w:t>
      </w:r>
      <w:r w:rsidR="00470BA4">
        <w:t xml:space="preserve"> </w:t>
      </w:r>
      <w:r w:rsidR="00806453">
        <w:t>de imediato o tabuleiro. D</w:t>
      </w:r>
      <w:r w:rsidR="00621CD4">
        <w:t xml:space="preserve">ebaixo do tabuleiro </w:t>
      </w:r>
      <w:r w:rsidR="00806453">
        <w:t>existe</w:t>
      </w:r>
      <w:r w:rsidR="00621CD4">
        <w:t xml:space="preserve"> uma mensagem</w:t>
      </w:r>
      <w:r w:rsidR="00A4168A">
        <w:t xml:space="preserve"> onde está especificado o jogador e como tem de executar a jogada</w:t>
      </w:r>
      <w:r w:rsidR="00806453">
        <w:t xml:space="preserve">, ou seja, introduzir as coordenadas para mover a peça, </w:t>
      </w:r>
      <w:r w:rsidR="00D649B8">
        <w:t>linha/coluna</w:t>
      </w:r>
      <w:r w:rsidR="00A4168A">
        <w:t>.</w:t>
      </w:r>
    </w:p>
    <w:p w14:paraId="4D5C060D" w14:textId="77777777" w:rsidR="006A72CF" w:rsidRDefault="006A72CF" w:rsidP="00561E50"/>
    <w:p w14:paraId="74BBFB4A" w14:textId="565217C7" w:rsidR="006A72CF" w:rsidRDefault="006A72CF" w:rsidP="00561E50">
      <w:r>
        <w:t>Quando o utilizador escolhe a segunda opção (</w:t>
      </w:r>
      <w:r>
        <w:rPr>
          <w:i/>
        </w:rPr>
        <w:t>2</w:t>
      </w:r>
      <w:r w:rsidRPr="00470BA4">
        <w:rPr>
          <w:i/>
        </w:rPr>
        <w:t xml:space="preserve">. </w:t>
      </w:r>
      <w:proofErr w:type="spellStart"/>
      <w:proofErr w:type="gramStart"/>
      <w:r w:rsidRPr="00470BA4">
        <w:rPr>
          <w:i/>
        </w:rPr>
        <w:t>Start</w:t>
      </w:r>
      <w:proofErr w:type="spellEnd"/>
      <w:r w:rsidRPr="00470BA4">
        <w:rPr>
          <w:i/>
        </w:rPr>
        <w:t xml:space="preserve"> Game</w:t>
      </w:r>
      <w:proofErr w:type="gramEnd"/>
      <w:r w:rsidRPr="00470BA4">
        <w:rPr>
          <w:i/>
        </w:rPr>
        <w:t xml:space="preserve"> </w:t>
      </w:r>
      <w:r>
        <w:rPr>
          <w:i/>
        </w:rPr>
        <w:t>PC</w:t>
      </w:r>
      <w:r w:rsidRPr="00470BA4">
        <w:rPr>
          <w:i/>
        </w:rPr>
        <w:t xml:space="preserve"> </w:t>
      </w:r>
      <w:proofErr w:type="spellStart"/>
      <w:r w:rsidRPr="00470BA4">
        <w:rPr>
          <w:i/>
        </w:rPr>
        <w:t>vs</w:t>
      </w:r>
      <w:proofErr w:type="spellEnd"/>
      <w:r w:rsidRPr="00470BA4">
        <w:rPr>
          <w:i/>
        </w:rPr>
        <w:t xml:space="preserve"> </w:t>
      </w:r>
      <w:proofErr w:type="spellStart"/>
      <w:r w:rsidRPr="00470BA4">
        <w:rPr>
          <w:i/>
        </w:rPr>
        <w:t>Player</w:t>
      </w:r>
      <w:proofErr w:type="spellEnd"/>
      <w:r>
        <w:t>) está a jogar contra o próprio computador. A interaçã</w:t>
      </w:r>
      <w:r w:rsidR="0021449B">
        <w:t>o neste modo</w:t>
      </w:r>
      <w:r>
        <w:t xml:space="preserve"> é bastante semelhante à opção anterior (</w:t>
      </w:r>
      <w:r w:rsidRPr="00470BA4">
        <w:rPr>
          <w:i/>
        </w:rPr>
        <w:t xml:space="preserve">1. </w:t>
      </w:r>
      <w:proofErr w:type="spellStart"/>
      <w:r w:rsidRPr="00470BA4">
        <w:rPr>
          <w:i/>
        </w:rPr>
        <w:t>Start</w:t>
      </w:r>
      <w:proofErr w:type="spellEnd"/>
      <w:r w:rsidRPr="00470BA4">
        <w:rPr>
          <w:i/>
        </w:rPr>
        <w:t xml:space="preserve"> Game </w:t>
      </w:r>
      <w:proofErr w:type="spellStart"/>
      <w:r w:rsidRPr="00470BA4">
        <w:rPr>
          <w:i/>
        </w:rPr>
        <w:t>Player</w:t>
      </w:r>
      <w:proofErr w:type="spellEnd"/>
      <w:r w:rsidRPr="00470BA4">
        <w:rPr>
          <w:i/>
        </w:rPr>
        <w:t xml:space="preserve"> </w:t>
      </w:r>
      <w:proofErr w:type="spellStart"/>
      <w:r w:rsidRPr="00470BA4">
        <w:rPr>
          <w:i/>
        </w:rPr>
        <w:t>vs</w:t>
      </w:r>
      <w:proofErr w:type="spellEnd"/>
      <w:r w:rsidRPr="00470BA4">
        <w:rPr>
          <w:i/>
        </w:rPr>
        <w:t xml:space="preserve"> </w:t>
      </w:r>
      <w:proofErr w:type="spellStart"/>
      <w:r w:rsidRPr="00470BA4">
        <w:rPr>
          <w:i/>
        </w:rPr>
        <w:t>Player</w:t>
      </w:r>
      <w:proofErr w:type="spellEnd"/>
      <w:r w:rsidR="00595532">
        <w:t>)</w:t>
      </w:r>
      <w:r>
        <w:rPr>
          <w:i/>
        </w:rPr>
        <w:t xml:space="preserve">, </w:t>
      </w:r>
      <w:r w:rsidRPr="00595532">
        <w:t>à exceçã</w:t>
      </w:r>
      <w:r w:rsidR="00595532">
        <w:t>o de que é necessário escolher um nível de jogo.</w:t>
      </w:r>
      <w:r w:rsidR="0021449B">
        <w:t xml:space="preserve"> Os níveis disponíveis são: </w:t>
      </w:r>
    </w:p>
    <w:p w14:paraId="0547FBD0" w14:textId="44A3A3FC" w:rsidR="0021449B" w:rsidRPr="0021449B" w:rsidRDefault="0021449B" w:rsidP="0021449B">
      <w:pPr>
        <w:pStyle w:val="PargrafodaLista"/>
        <w:numPr>
          <w:ilvl w:val="0"/>
          <w:numId w:val="33"/>
        </w:numPr>
        <w:rPr>
          <w:i/>
        </w:rPr>
      </w:pPr>
      <w:r>
        <w:lastRenderedPageBreak/>
        <w:t xml:space="preserve"> Uma partida “normal”, semelhante à primeira opção, sem qualquer tipo de ataque ou captura;</w:t>
      </w:r>
    </w:p>
    <w:p w14:paraId="4880323E" w14:textId="3C430F88" w:rsidR="0021449B" w:rsidRPr="0021449B" w:rsidRDefault="0021449B" w:rsidP="0021449B">
      <w:pPr>
        <w:pStyle w:val="PargrafodaLista"/>
        <w:numPr>
          <w:ilvl w:val="0"/>
          <w:numId w:val="33"/>
        </w:numPr>
        <w:rPr>
          <w:i/>
        </w:rPr>
      </w:pPr>
      <w:r>
        <w:t xml:space="preserve">Uma partida mais emocionante, </w:t>
      </w:r>
      <w:r w:rsidR="006371A6">
        <w:t xml:space="preserve">em que </w:t>
      </w:r>
      <w:r>
        <w:t>é permitido atacar e capturar as peças dos adversários.</w:t>
      </w:r>
    </w:p>
    <w:p w14:paraId="652F34AD" w14:textId="77777777" w:rsidR="0021449B" w:rsidRDefault="0021449B" w:rsidP="0021449B">
      <w:pPr>
        <w:rPr>
          <w:i/>
        </w:rPr>
      </w:pPr>
    </w:p>
    <w:p w14:paraId="3C3CFBCD" w14:textId="5023B378" w:rsidR="0021449B" w:rsidRDefault="0021449B" w:rsidP="0021449B">
      <w:r>
        <w:t>Na terceira opção</w:t>
      </w:r>
      <w:r w:rsidR="006371A6">
        <w:t xml:space="preserve"> (</w:t>
      </w:r>
      <w:r w:rsidR="006371A6">
        <w:rPr>
          <w:i/>
        </w:rPr>
        <w:t>2</w:t>
      </w:r>
      <w:r w:rsidR="006371A6" w:rsidRPr="00470BA4">
        <w:rPr>
          <w:i/>
        </w:rPr>
        <w:t xml:space="preserve">. </w:t>
      </w:r>
      <w:proofErr w:type="spellStart"/>
      <w:proofErr w:type="gramStart"/>
      <w:r w:rsidR="006371A6" w:rsidRPr="00470BA4">
        <w:rPr>
          <w:i/>
        </w:rPr>
        <w:t>Start</w:t>
      </w:r>
      <w:proofErr w:type="spellEnd"/>
      <w:r w:rsidR="006371A6" w:rsidRPr="00470BA4">
        <w:rPr>
          <w:i/>
        </w:rPr>
        <w:t xml:space="preserve"> Game</w:t>
      </w:r>
      <w:proofErr w:type="gramEnd"/>
      <w:r w:rsidR="006371A6" w:rsidRPr="00470BA4">
        <w:rPr>
          <w:i/>
        </w:rPr>
        <w:t xml:space="preserve"> </w:t>
      </w:r>
      <w:r w:rsidR="006371A6">
        <w:rPr>
          <w:i/>
        </w:rPr>
        <w:t>PC</w:t>
      </w:r>
      <w:r w:rsidR="006371A6" w:rsidRPr="00470BA4">
        <w:rPr>
          <w:i/>
        </w:rPr>
        <w:t xml:space="preserve"> </w:t>
      </w:r>
      <w:proofErr w:type="spellStart"/>
      <w:r w:rsidR="006371A6" w:rsidRPr="00470BA4">
        <w:rPr>
          <w:i/>
        </w:rPr>
        <w:t>vs</w:t>
      </w:r>
      <w:proofErr w:type="spellEnd"/>
      <w:r w:rsidR="006371A6" w:rsidRPr="00470BA4">
        <w:rPr>
          <w:i/>
        </w:rPr>
        <w:t xml:space="preserve"> </w:t>
      </w:r>
      <w:r w:rsidR="006371A6">
        <w:rPr>
          <w:i/>
        </w:rPr>
        <w:t>PC</w:t>
      </w:r>
      <w:r w:rsidR="006371A6">
        <w:t>)</w:t>
      </w:r>
      <w:r>
        <w:t>, a última opção de jogo, é o modo automático, ou seja, o computador joga sozinho contra si próprio. Em semelhança à opção anterior</w:t>
      </w:r>
      <w:r w:rsidR="00F5140F">
        <w:t xml:space="preserve"> (</w:t>
      </w:r>
      <w:r w:rsidR="00F5140F">
        <w:rPr>
          <w:i/>
        </w:rPr>
        <w:t>2</w:t>
      </w:r>
      <w:r w:rsidR="00F5140F" w:rsidRPr="00470BA4">
        <w:rPr>
          <w:i/>
        </w:rPr>
        <w:t xml:space="preserve">. </w:t>
      </w:r>
      <w:proofErr w:type="spellStart"/>
      <w:proofErr w:type="gramStart"/>
      <w:r w:rsidR="00F5140F" w:rsidRPr="00470BA4">
        <w:rPr>
          <w:i/>
        </w:rPr>
        <w:t>Start</w:t>
      </w:r>
      <w:proofErr w:type="spellEnd"/>
      <w:r w:rsidR="00F5140F" w:rsidRPr="00470BA4">
        <w:rPr>
          <w:i/>
        </w:rPr>
        <w:t xml:space="preserve"> Game</w:t>
      </w:r>
      <w:proofErr w:type="gramEnd"/>
      <w:r w:rsidR="00F5140F" w:rsidRPr="00470BA4">
        <w:rPr>
          <w:i/>
        </w:rPr>
        <w:t xml:space="preserve"> </w:t>
      </w:r>
      <w:r w:rsidR="00F5140F">
        <w:rPr>
          <w:i/>
        </w:rPr>
        <w:t>PC</w:t>
      </w:r>
      <w:r w:rsidR="00F5140F" w:rsidRPr="00470BA4">
        <w:rPr>
          <w:i/>
        </w:rPr>
        <w:t xml:space="preserve"> </w:t>
      </w:r>
      <w:proofErr w:type="spellStart"/>
      <w:r w:rsidR="00F5140F" w:rsidRPr="00470BA4">
        <w:rPr>
          <w:i/>
        </w:rPr>
        <w:t>vs</w:t>
      </w:r>
      <w:proofErr w:type="spellEnd"/>
      <w:r w:rsidR="00F5140F" w:rsidRPr="00470BA4">
        <w:rPr>
          <w:i/>
        </w:rPr>
        <w:t xml:space="preserve"> </w:t>
      </w:r>
      <w:proofErr w:type="spellStart"/>
      <w:r w:rsidR="00F5140F" w:rsidRPr="00470BA4">
        <w:rPr>
          <w:i/>
        </w:rPr>
        <w:t>Player</w:t>
      </w:r>
      <w:proofErr w:type="spellEnd"/>
      <w:r w:rsidR="00F5140F">
        <w:t>)</w:t>
      </w:r>
      <w:r>
        <w:t>, o utilizador também tem de escolher o nível de jogo que deseja assistir.</w:t>
      </w:r>
    </w:p>
    <w:p w14:paraId="30A9208C" w14:textId="77777777" w:rsidR="0021449B" w:rsidRDefault="0021449B" w:rsidP="0021449B"/>
    <w:p w14:paraId="79B79188" w14:textId="411E11F2" w:rsidR="00251252" w:rsidRDefault="00F5140F" w:rsidP="0021449B">
      <w:r>
        <w:t>A quarta opção (</w:t>
      </w:r>
      <w:r>
        <w:rPr>
          <w:i/>
        </w:rPr>
        <w:t>4</w:t>
      </w:r>
      <w:r w:rsidRPr="00470BA4">
        <w:rPr>
          <w:i/>
        </w:rPr>
        <w:t xml:space="preserve">. </w:t>
      </w:r>
      <w:proofErr w:type="spellStart"/>
      <w:r>
        <w:rPr>
          <w:i/>
        </w:rPr>
        <w:t>How</w:t>
      </w:r>
      <w:proofErr w:type="spellEnd"/>
      <w:r>
        <w:rPr>
          <w:i/>
        </w:rPr>
        <w:t xml:space="preserve"> to play</w:t>
      </w:r>
      <w:r>
        <w:t xml:space="preserve">) é um menu onde está </w:t>
      </w:r>
      <w:r w:rsidR="00572609">
        <w:t>definido o objetivo de jogo, as regras mais importantes e as peças de cada jogador.</w:t>
      </w:r>
      <w:r>
        <w:t xml:space="preserve"> </w:t>
      </w:r>
    </w:p>
    <w:p w14:paraId="39A357CB" w14:textId="77777777" w:rsidR="00572609" w:rsidRDefault="00572609" w:rsidP="0021449B"/>
    <w:p w14:paraId="32AE1A68" w14:textId="1BEA33E3" w:rsidR="008E7F57" w:rsidRDefault="00572609" w:rsidP="008E7F57">
      <w:r>
        <w:t>A última opção (</w:t>
      </w:r>
      <w:r>
        <w:rPr>
          <w:i/>
        </w:rPr>
        <w:t>5</w:t>
      </w:r>
      <w:r w:rsidRPr="00470BA4">
        <w:rPr>
          <w:i/>
        </w:rPr>
        <w:t xml:space="preserve">. </w:t>
      </w:r>
      <w:r>
        <w:rPr>
          <w:i/>
        </w:rPr>
        <w:t>Exit</w:t>
      </w:r>
      <w:r>
        <w:t>) é apenas para terminar a aplicação em segurança.</w:t>
      </w:r>
    </w:p>
    <w:p w14:paraId="02D53C8C" w14:textId="77777777" w:rsidR="008E7F57" w:rsidRDefault="008E7F57" w:rsidP="008E7F57"/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4"/>
        <w:gridCol w:w="4244"/>
      </w:tblGrid>
      <w:tr w:rsidR="00840E7F" w14:paraId="6705A5F3" w14:textId="77777777" w:rsidTr="00502746">
        <w:trPr>
          <w:trHeight w:val="4252"/>
        </w:trPr>
        <w:tc>
          <w:tcPr>
            <w:tcW w:w="4244" w:type="dxa"/>
          </w:tcPr>
          <w:p w14:paraId="4624BD54" w14:textId="3A38AA1F" w:rsidR="00840E7F" w:rsidRDefault="005C631A" w:rsidP="00840E7F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89B03E2" wp14:editId="6DA31B0A">
                  <wp:extent cx="2012914" cy="2700000"/>
                  <wp:effectExtent l="0" t="0" r="0" b="0"/>
                  <wp:docPr id="19" name="Imagem 19" descr="/Users/beatrizdehenriquesmartins/git/FEUP---PLOG/Entrega Final/Imagens/menu_Incio_Jog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/Users/beatrizdehenriquesmartins/git/FEUP---PLOG/Entrega Final/Imagens/menu_Incio_Jogo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12914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EF7863F" w14:textId="2A7B3BFC" w:rsidR="00840E7F" w:rsidRDefault="00840E7F" w:rsidP="00840E7F">
            <w:pPr>
              <w:pStyle w:val="Legenda"/>
            </w:pPr>
            <w:bookmarkStart w:id="47" w:name="_Toc498271419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13</w:t>
              </w:r>
            </w:fldSimple>
            <w:r>
              <w:t xml:space="preserve"> Menu de início</w:t>
            </w:r>
            <w:bookmarkEnd w:id="47"/>
          </w:p>
        </w:tc>
        <w:tc>
          <w:tcPr>
            <w:tcW w:w="4244" w:type="dxa"/>
          </w:tcPr>
          <w:p w14:paraId="7C726B39" w14:textId="77777777" w:rsidR="00E042CD" w:rsidRDefault="00E042CD" w:rsidP="00DF31FF">
            <w:pPr>
              <w:pStyle w:val="Legenda"/>
            </w:pPr>
            <w:r>
              <w:rPr>
                <w:noProof/>
              </w:rPr>
              <w:drawing>
                <wp:inline distT="0" distB="0" distL="0" distR="0" wp14:anchorId="4C79A498" wp14:editId="71AC2B77">
                  <wp:extent cx="2291038" cy="2700000"/>
                  <wp:effectExtent l="0" t="0" r="0" b="0"/>
                  <wp:docPr id="23" name="Imagem 23" descr="/Users/beatrizdehenriquesmartins/git/FEUP---PLOG/Entrega Final/Imagens/Tabuleiro-inicial_JJ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/Users/beatrizdehenriquesmartins/git/FEUP---PLOG/Entrega Final/Imagens/Tabuleiro-inicial_JJ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1038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8E5E818" w14:textId="0BD187E5" w:rsidR="00DF31FF" w:rsidRPr="00DF31FF" w:rsidRDefault="00DF31FF" w:rsidP="00DF31FF">
            <w:pPr>
              <w:pStyle w:val="Legenda"/>
            </w:pPr>
            <w:bookmarkStart w:id="48" w:name="_Toc498271420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14</w:t>
              </w:r>
            </w:fldSimple>
            <w:r>
              <w:t xml:space="preserve"> Modo de jogo Humano </w:t>
            </w:r>
            <w:proofErr w:type="spellStart"/>
            <w:proofErr w:type="gramStart"/>
            <w:r>
              <w:t>vs</w:t>
            </w:r>
            <w:proofErr w:type="spellEnd"/>
            <w:r>
              <w:t xml:space="preserve"> Humano</w:t>
            </w:r>
            <w:proofErr w:type="gramEnd"/>
            <w:r>
              <w:t xml:space="preserve"> (jogador branco)</w:t>
            </w:r>
            <w:bookmarkEnd w:id="48"/>
          </w:p>
        </w:tc>
      </w:tr>
      <w:tr w:rsidR="008E7F57" w14:paraId="1BCA2A09" w14:textId="77777777" w:rsidTr="003A30E4">
        <w:trPr>
          <w:trHeight w:val="4535"/>
        </w:trPr>
        <w:tc>
          <w:tcPr>
            <w:tcW w:w="4244" w:type="dxa"/>
          </w:tcPr>
          <w:p w14:paraId="509D44D2" w14:textId="73FC568C" w:rsidR="008E7F57" w:rsidRDefault="00CD7285" w:rsidP="003A30E4">
            <w:pPr>
              <w:pStyle w:val="Legenda"/>
            </w:pPr>
            <w:r>
              <w:rPr>
                <w:noProof/>
              </w:rPr>
              <w:lastRenderedPageBreak/>
              <w:drawing>
                <wp:inline distT="0" distB="0" distL="0" distR="0" wp14:anchorId="3353D782" wp14:editId="3561BC90">
                  <wp:extent cx="2197297" cy="2700000"/>
                  <wp:effectExtent l="0" t="0" r="0" b="0"/>
                  <wp:docPr id="13" name="Imagem 13" descr="/Users/beatrizdehenriquesmartins/git/FEUP---PLOG/Entrega Final/Imagens/Tabuleiro_JJ_pret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/Users/beatrizdehenriquesmartins/git/FEUP---PLOG/Entrega Final/Imagens/Tabuleiro_JJ_preto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97297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9BFE6B9" w14:textId="550E46D0" w:rsidR="00CB704C" w:rsidRPr="00CB704C" w:rsidRDefault="003A30E4" w:rsidP="003A30E4">
            <w:pPr>
              <w:pStyle w:val="Legenda"/>
            </w:pPr>
            <w:bookmarkStart w:id="49" w:name="_Toc498271421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15</w:t>
              </w:r>
            </w:fldSimple>
            <w:r>
              <w:t xml:space="preserve"> Modo de jogo Humano </w:t>
            </w:r>
            <w:proofErr w:type="spellStart"/>
            <w:proofErr w:type="gramStart"/>
            <w:r>
              <w:t>vs</w:t>
            </w:r>
            <w:proofErr w:type="spellEnd"/>
            <w:r>
              <w:t xml:space="preserve"> Humano</w:t>
            </w:r>
            <w:proofErr w:type="gramEnd"/>
            <w:r>
              <w:t xml:space="preserve"> e uma jogada (jogador preto)</w:t>
            </w:r>
            <w:bookmarkEnd w:id="49"/>
          </w:p>
        </w:tc>
        <w:tc>
          <w:tcPr>
            <w:tcW w:w="4244" w:type="dxa"/>
          </w:tcPr>
          <w:p w14:paraId="1FBF6E29" w14:textId="77777777" w:rsidR="008E7F57" w:rsidRDefault="008E7F57" w:rsidP="00524832">
            <w:pPr>
              <w:keepNext/>
              <w:jc w:val="center"/>
              <w:rPr>
                <w:noProof/>
              </w:rPr>
            </w:pPr>
          </w:p>
          <w:p w14:paraId="1203185C" w14:textId="18834249" w:rsidR="003A30E4" w:rsidRDefault="003A30E4" w:rsidP="003A30E4">
            <w:pPr>
              <w:pStyle w:val="Legenda"/>
            </w:pPr>
            <w:bookmarkStart w:id="50" w:name="_Toc498271422"/>
            <w:r>
              <w:t xml:space="preserve">Figura </w:t>
            </w:r>
            <w:fldSimple w:instr=" SEQ Figura \* ARABIC ">
              <w:r w:rsidR="00E472A3">
                <w:rPr>
                  <w:noProof/>
                </w:rPr>
                <w:t>16</w:t>
              </w:r>
            </w:fldSimple>
            <w:r>
              <w:t xml:space="preserve"> Modo de jogo </w:t>
            </w:r>
            <w:r w:rsidR="004E7AB6">
              <w:t>Computador</w:t>
            </w:r>
            <w:r>
              <w:t xml:space="preserve"> </w:t>
            </w:r>
            <w:proofErr w:type="spellStart"/>
            <w:proofErr w:type="gramStart"/>
            <w:r>
              <w:t>vs</w:t>
            </w:r>
            <w:proofErr w:type="spellEnd"/>
            <w:r>
              <w:t xml:space="preserve"> Humano</w:t>
            </w:r>
            <w:proofErr w:type="gramEnd"/>
            <w:r>
              <w:t xml:space="preserve"> (</w:t>
            </w:r>
            <w:proofErr w:type="spellStart"/>
            <w:r w:rsidR="004E7AB6">
              <w:t>Humano</w:t>
            </w:r>
            <w:proofErr w:type="spellEnd"/>
            <w:r w:rsidR="004E7AB6">
              <w:t xml:space="preserve"> a jogar</w:t>
            </w:r>
            <w:r>
              <w:t>)</w:t>
            </w:r>
            <w:bookmarkEnd w:id="50"/>
          </w:p>
        </w:tc>
      </w:tr>
      <w:tr w:rsidR="008E7F57" w14:paraId="122212FB" w14:textId="77777777" w:rsidTr="00CD7285">
        <w:trPr>
          <w:trHeight w:val="4535"/>
        </w:trPr>
        <w:tc>
          <w:tcPr>
            <w:tcW w:w="4244" w:type="dxa"/>
          </w:tcPr>
          <w:p w14:paraId="6B81DAA3" w14:textId="77777777" w:rsidR="00CD7285" w:rsidRDefault="00CD7285" w:rsidP="00CD7285">
            <w:pPr>
              <w:pStyle w:val="Legenda"/>
            </w:pPr>
            <w:bookmarkStart w:id="51" w:name="_Toc498271424"/>
          </w:p>
          <w:p w14:paraId="02937703" w14:textId="6C64A103" w:rsidR="00BF1252" w:rsidRPr="00250A04" w:rsidRDefault="00CD7285" w:rsidP="00CD7285">
            <w:pPr>
              <w:pStyle w:val="Legenda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E472A3">
              <w:rPr>
                <w:noProof/>
              </w:rPr>
              <w:t>17</w:t>
            </w:r>
            <w:r>
              <w:fldChar w:fldCharType="end"/>
            </w:r>
            <w:r>
              <w:t xml:space="preserve"> Modo de jogo Computador </w:t>
            </w:r>
            <w:proofErr w:type="spellStart"/>
            <w:r>
              <w:t>vs</w:t>
            </w:r>
            <w:proofErr w:type="spellEnd"/>
            <w:r>
              <w:t xml:space="preserve"> Computador, 1ªjogada</w:t>
            </w:r>
            <w:bookmarkEnd w:id="51"/>
          </w:p>
        </w:tc>
        <w:tc>
          <w:tcPr>
            <w:tcW w:w="4244" w:type="dxa"/>
          </w:tcPr>
          <w:p w14:paraId="41B6F1B6" w14:textId="39944EF5" w:rsidR="008E7F57" w:rsidRDefault="008E7F57" w:rsidP="00FE208F">
            <w:pPr>
              <w:pStyle w:val="Legenda"/>
              <w:keepNext/>
            </w:pPr>
          </w:p>
          <w:p w14:paraId="6E496E87" w14:textId="0C030F0A" w:rsidR="00FE208F" w:rsidRPr="00110B11" w:rsidRDefault="00FE208F" w:rsidP="00774DD5">
            <w:pPr>
              <w:pStyle w:val="Legenda"/>
            </w:pPr>
          </w:p>
        </w:tc>
      </w:tr>
      <w:tr w:rsidR="004E7AB6" w14:paraId="6233A59A" w14:textId="77777777" w:rsidTr="00843C0D">
        <w:trPr>
          <w:trHeight w:val="4535"/>
        </w:trPr>
        <w:tc>
          <w:tcPr>
            <w:tcW w:w="4244" w:type="dxa"/>
            <w:vAlign w:val="center"/>
          </w:tcPr>
          <w:p w14:paraId="19F3D8C1" w14:textId="77777777" w:rsidR="00774DD5" w:rsidRDefault="00CD7285" w:rsidP="00843C0D">
            <w:pPr>
              <w:pStyle w:val="Legenda"/>
            </w:pPr>
            <w:bookmarkStart w:id="52" w:name="_GoBack"/>
            <w:r>
              <w:rPr>
                <w:noProof/>
              </w:rPr>
              <w:lastRenderedPageBreak/>
              <w:drawing>
                <wp:inline distT="0" distB="0" distL="0" distR="0" wp14:anchorId="6E5530C0" wp14:editId="553C301B">
                  <wp:extent cx="2376000" cy="249637"/>
                  <wp:effectExtent l="0" t="0" r="12065" b="4445"/>
                  <wp:docPr id="1" name="Imagem 1" descr="/Users/beatrizdehenriquesmartins/git/FEUP---PLOG/Entrega Final/Imagens/nivel_JC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/Users/beatrizdehenriquesmartins/git/FEUP---PLOG/Entrega Final/Imagens/nivel_JC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6000" cy="2496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bookmarkEnd w:id="52"/>
          </w:p>
          <w:p w14:paraId="786B1256" w14:textId="77777777" w:rsidR="00CD7285" w:rsidRDefault="00CD7285" w:rsidP="00843C0D">
            <w:pPr>
              <w:pStyle w:val="Legenda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E472A3">
              <w:rPr>
                <w:noProof/>
              </w:rPr>
              <w:t>18</w:t>
            </w:r>
            <w:r>
              <w:fldChar w:fldCharType="end"/>
            </w:r>
            <w:r>
              <w:t xml:space="preserve"> Menu de escolha de níveis para o modo de jogo de 2ª e 3ª opção</w:t>
            </w:r>
          </w:p>
          <w:p w14:paraId="14D964B6" w14:textId="745CFE43" w:rsidR="00CD7285" w:rsidRPr="00CD7285" w:rsidRDefault="00CD7285" w:rsidP="00843C0D">
            <w:pPr>
              <w:jc w:val="center"/>
            </w:pPr>
          </w:p>
        </w:tc>
        <w:tc>
          <w:tcPr>
            <w:tcW w:w="4244" w:type="dxa"/>
          </w:tcPr>
          <w:p w14:paraId="1C69C430" w14:textId="68AE6233" w:rsidR="004E7AB6" w:rsidRDefault="00E472A3" w:rsidP="00EC7988">
            <w:pPr>
              <w:pStyle w:val="Legenda"/>
              <w:keepNext/>
            </w:pPr>
            <w:r>
              <w:rPr>
                <w:noProof/>
              </w:rPr>
              <w:drawing>
                <wp:inline distT="0" distB="0" distL="0" distR="0" wp14:anchorId="04FA2748" wp14:editId="0BC1A617">
                  <wp:extent cx="2091226" cy="2664000"/>
                  <wp:effectExtent l="0" t="0" r="0" b="3175"/>
                  <wp:docPr id="2" name="Imagem 2" descr="/Users/beatrizdehenriquesmartins/git/FEUP---PLOG/Entrega Final/Imagens/menu_ajud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/Users/beatrizdehenriquesmartins/git/FEUP---PLOG/Entrega Final/Imagens/menu_ajud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91226" cy="266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DB92C7B" w14:textId="1A878698" w:rsidR="00E472A3" w:rsidRDefault="00E472A3" w:rsidP="00E472A3">
            <w:pPr>
              <w:pStyle w:val="Legenda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>
              <w:rPr>
                <w:noProof/>
              </w:rPr>
              <w:t>19</w:t>
            </w:r>
            <w:r>
              <w:fldChar w:fldCharType="end"/>
            </w:r>
            <w:r>
              <w:t xml:space="preserve"> </w:t>
            </w:r>
            <w:r>
              <w:t>Menu de apoio ao jogo</w:t>
            </w:r>
          </w:p>
          <w:p w14:paraId="72F954B5" w14:textId="5FA2E371" w:rsidR="00EC7988" w:rsidRPr="00EC7988" w:rsidRDefault="00EC7988" w:rsidP="00EC7988">
            <w:pPr>
              <w:pStyle w:val="Legenda"/>
            </w:pPr>
          </w:p>
        </w:tc>
      </w:tr>
      <w:tr w:rsidR="00843C0D" w14:paraId="5E93FA59" w14:textId="77777777" w:rsidTr="00EC7988">
        <w:trPr>
          <w:gridAfter w:val="1"/>
          <w:wAfter w:w="4244" w:type="dxa"/>
          <w:trHeight w:val="4535"/>
        </w:trPr>
        <w:tc>
          <w:tcPr>
            <w:tcW w:w="4244" w:type="dxa"/>
          </w:tcPr>
          <w:p w14:paraId="4AF5C388" w14:textId="0EDC3E70" w:rsidR="00843C0D" w:rsidRDefault="00843C0D" w:rsidP="00B17079">
            <w:pPr>
              <w:pStyle w:val="Legenda"/>
            </w:pPr>
            <w:r>
              <w:rPr>
                <w:noProof/>
              </w:rPr>
              <w:drawing>
                <wp:inline distT="0" distB="0" distL="0" distR="0" wp14:anchorId="3613770B" wp14:editId="633DE14C">
                  <wp:extent cx="2152827" cy="2664000"/>
                  <wp:effectExtent l="0" t="0" r="6350" b="3175"/>
                  <wp:docPr id="10" name="Imagem 10" descr="/Users/beatrizdehenriquesmartins/git/FEUP---PLOG/Entrega Final/Imagens/menu_exi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/Users/beatrizdehenriquesmartins/git/FEUP---PLOG/Entrega Final/Imagens/menu_exi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52827" cy="266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CBECB8F" w14:textId="279A7156" w:rsidR="00843C0D" w:rsidRDefault="00843C0D" w:rsidP="00E472A3">
            <w:pPr>
              <w:pStyle w:val="Legenda"/>
              <w:keepNext/>
            </w:pPr>
            <w:bookmarkStart w:id="53" w:name="_Toc498271428"/>
            <w:r>
              <w:t xml:space="preserve">Figura </w:t>
            </w:r>
            <w:fldSimple w:instr=" SEQ Figura \* ARABIC ">
              <w:r>
                <w:rPr>
                  <w:noProof/>
                </w:rPr>
                <w:t>20</w:t>
              </w:r>
            </w:fldSimple>
            <w:r>
              <w:t xml:space="preserve"> Menu de fim de aplicação</w:t>
            </w:r>
            <w:bookmarkEnd w:id="53"/>
          </w:p>
        </w:tc>
      </w:tr>
    </w:tbl>
    <w:p w14:paraId="0C4020BF" w14:textId="3A47B34B" w:rsidR="00EC1645" w:rsidRDefault="00EC1645" w:rsidP="00F95A6F">
      <w:pPr>
        <w:pStyle w:val="Cabealho1"/>
      </w:pPr>
      <w:bookmarkStart w:id="54" w:name="_Toc498266632"/>
      <w:r>
        <w:t>Conclusão</w:t>
      </w:r>
      <w:bookmarkEnd w:id="54"/>
    </w:p>
    <w:p w14:paraId="5789CE71" w14:textId="0F2A5F67" w:rsidR="00F0173D" w:rsidRPr="00F95A6F" w:rsidRDefault="000B4AD9" w:rsidP="00F95A6F">
      <w:pPr>
        <w:pStyle w:val="Cabealho1"/>
      </w:pPr>
      <w:bookmarkStart w:id="55" w:name="_Toc498266633"/>
      <w:r w:rsidRPr="00F95A6F">
        <w:t>Bibliografia</w:t>
      </w:r>
      <w:bookmarkEnd w:id="45"/>
      <w:bookmarkEnd w:id="46"/>
      <w:bookmarkEnd w:id="55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9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30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3CB73E32" w:rsidR="006276FF" w:rsidRDefault="00F0173D" w:rsidP="003A609F">
      <w:r w:rsidRPr="00F95A6F">
        <w:fldChar w:fldCharType="end"/>
      </w:r>
    </w:p>
    <w:p w14:paraId="10FC5E38" w14:textId="59747286" w:rsidR="006276FF" w:rsidRDefault="006276FF" w:rsidP="006276FF">
      <w:pPr>
        <w:spacing w:line="240" w:lineRule="auto"/>
        <w:jc w:val="left"/>
      </w:pPr>
      <w:r>
        <w:lastRenderedPageBreak/>
        <w:br w:type="page"/>
      </w:r>
    </w:p>
    <w:p w14:paraId="407AF576" w14:textId="520F279E" w:rsidR="00215C75" w:rsidRPr="00215C75" w:rsidRDefault="00215C75" w:rsidP="00215C75">
      <w:pPr>
        <w:widowControl w:val="0"/>
        <w:autoSpaceDE w:val="0"/>
        <w:autoSpaceDN w:val="0"/>
        <w:adjustRightInd w:val="0"/>
        <w:spacing w:after="240" w:line="300" w:lineRule="atLeast"/>
        <w:ind w:firstLine="360"/>
        <w:jc w:val="left"/>
        <w:rPr>
          <w:rFonts w:cs="Times"/>
          <w:color w:val="000000"/>
          <w:sz w:val="24"/>
          <w:szCs w:val="24"/>
        </w:rPr>
      </w:pPr>
      <w:r w:rsidRPr="00215C75">
        <w:rPr>
          <w:rFonts w:cs="Times"/>
          <w:b/>
          <w:color w:val="000000"/>
          <w:sz w:val="24"/>
          <w:szCs w:val="24"/>
        </w:rPr>
        <w:lastRenderedPageBreak/>
        <w:t>Resumo</w:t>
      </w:r>
      <w:r>
        <w:rPr>
          <w:rFonts w:cs="Times"/>
          <w:b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4"/>
          <w:szCs w:val="24"/>
        </w:rPr>
        <w:t xml:space="preserve">- </w:t>
      </w:r>
      <w:r>
        <w:rPr>
          <w:rFonts w:cs="Times"/>
          <w:color w:val="000000"/>
          <w:sz w:val="26"/>
          <w:szCs w:val="26"/>
        </w:rPr>
        <w:t xml:space="preserve">Resumo sucinto do trabalho com 150 a 250 palavras (problema abordado, objetivo, como foi o problema resolvido/abordado, principais resultados e conclusões). </w:t>
      </w:r>
    </w:p>
    <w:p w14:paraId="5C4ECA6B" w14:textId="33E2A88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Introdução</w:t>
      </w:r>
      <w:r>
        <w:t xml:space="preserve"> - </w:t>
      </w:r>
      <w:r w:rsidRPr="006276FF">
        <w:rPr>
          <w:rFonts w:cs="Times"/>
          <w:color w:val="000000"/>
          <w:sz w:val="26"/>
          <w:szCs w:val="26"/>
        </w:rPr>
        <w:t>Descr</w:t>
      </w:r>
      <w:r>
        <w:rPr>
          <w:rFonts w:cs="Times"/>
          <w:color w:val="000000"/>
          <w:sz w:val="26"/>
          <w:szCs w:val="26"/>
        </w:rPr>
        <w:t>ever os objetivos e motivaçã</w:t>
      </w:r>
      <w:r w:rsidRPr="006276FF">
        <w:rPr>
          <w:rFonts w:cs="Times"/>
          <w:color w:val="000000"/>
          <w:sz w:val="26"/>
          <w:szCs w:val="26"/>
        </w:rPr>
        <w:t>o d</w:t>
      </w:r>
      <w:r w:rsidR="00532C89">
        <w:rPr>
          <w:rFonts w:cs="Times"/>
          <w:color w:val="000000"/>
          <w:sz w:val="26"/>
          <w:szCs w:val="26"/>
        </w:rPr>
        <w:t>o trabalho. Descrever num pará</w:t>
      </w:r>
      <w:r w:rsidRPr="006276FF">
        <w:rPr>
          <w:rFonts w:cs="Times"/>
          <w:color w:val="000000"/>
          <w:sz w:val="26"/>
          <w:szCs w:val="26"/>
        </w:rPr>
        <w:t>gra</w:t>
      </w:r>
      <w:r>
        <w:rPr>
          <w:rFonts w:cs="Times"/>
          <w:color w:val="000000"/>
          <w:sz w:val="26"/>
          <w:szCs w:val="26"/>
        </w:rPr>
        <w:t>fo breve a estrutura do relató</w:t>
      </w:r>
      <w:r w:rsidRPr="006276FF">
        <w:rPr>
          <w:rFonts w:cs="Times"/>
          <w:color w:val="000000"/>
          <w:sz w:val="26"/>
          <w:szCs w:val="26"/>
        </w:rPr>
        <w:t xml:space="preserve">rio. </w:t>
      </w:r>
    </w:p>
    <w:p w14:paraId="23355151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O jogo XXX</w:t>
      </w:r>
      <w:r w:rsidRPr="006276FF">
        <w:rPr>
          <w:rFonts w:cs="Times"/>
          <w:color w:val="000000"/>
          <w:sz w:val="26"/>
          <w:szCs w:val="26"/>
        </w:rPr>
        <w:t xml:space="preserve"> - Descrever su</w:t>
      </w:r>
      <w:r>
        <w:rPr>
          <w:rFonts w:cs="Times"/>
          <w:color w:val="000000"/>
          <w:sz w:val="26"/>
          <w:szCs w:val="26"/>
        </w:rPr>
        <w:t>cintamente o jogo, a sua histó</w:t>
      </w:r>
      <w:r w:rsidRPr="006276FF">
        <w:rPr>
          <w:rFonts w:cs="Times"/>
          <w:color w:val="000000"/>
          <w:sz w:val="26"/>
          <w:szCs w:val="26"/>
        </w:rPr>
        <w:t>ria e, principalmente, as</w:t>
      </w:r>
      <w:r>
        <w:rPr>
          <w:rFonts w:cs="Times"/>
          <w:color w:val="000000"/>
          <w:sz w:val="26"/>
          <w:szCs w:val="26"/>
        </w:rPr>
        <w:t xml:space="preserve"> suas regras. Devem ser incluí</w:t>
      </w:r>
      <w:r w:rsidRPr="006276FF">
        <w:rPr>
          <w:rFonts w:cs="Times"/>
          <w:color w:val="000000"/>
          <w:sz w:val="26"/>
          <w:szCs w:val="26"/>
        </w:rPr>
        <w:t>das imagens apropriadas para explicar o funci</w:t>
      </w:r>
      <w:r>
        <w:rPr>
          <w:rFonts w:cs="Times"/>
          <w:color w:val="000000"/>
          <w:sz w:val="26"/>
          <w:szCs w:val="26"/>
        </w:rPr>
        <w:t>onamento do jogo. (Pode ser idêntico ao texto do relató</w:t>
      </w:r>
      <w:r w:rsidRPr="006276FF">
        <w:rPr>
          <w:rFonts w:cs="Times"/>
          <w:color w:val="000000"/>
          <w:sz w:val="26"/>
          <w:szCs w:val="26"/>
        </w:rPr>
        <w:t xml:space="preserve">rio intercalar.) </w:t>
      </w:r>
    </w:p>
    <w:p w14:paraId="6D5F1D34" w14:textId="6A1CB6A4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ogica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De</w:t>
      </w:r>
      <w:r>
        <w:rPr>
          <w:rFonts w:cs="Times"/>
          <w:color w:val="000000"/>
          <w:sz w:val="26"/>
          <w:szCs w:val="26"/>
        </w:rPr>
        <w:t>screver o projeto e implementação da ló</w:t>
      </w:r>
      <w:r w:rsidRPr="006276FF">
        <w:rPr>
          <w:rFonts w:cs="Times"/>
          <w:color w:val="000000"/>
          <w:sz w:val="26"/>
          <w:szCs w:val="26"/>
        </w:rPr>
        <w:t xml:space="preserve">gica do jogo em </w:t>
      </w:r>
      <w:proofErr w:type="spellStart"/>
      <w:r w:rsidRPr="006276FF">
        <w:rPr>
          <w:rFonts w:cs="Times"/>
          <w:color w:val="000000"/>
          <w:sz w:val="26"/>
          <w:szCs w:val="26"/>
        </w:rPr>
        <w:t>Prolog</w:t>
      </w:r>
      <w:proofErr w:type="spellEnd"/>
      <w:r w:rsidRPr="006276FF">
        <w:rPr>
          <w:rFonts w:cs="Times"/>
          <w:color w:val="000000"/>
          <w:sz w:val="26"/>
          <w:szCs w:val="26"/>
        </w:rPr>
        <w:t>, inclu</w:t>
      </w:r>
      <w:r>
        <w:rPr>
          <w:rFonts w:cs="Times"/>
          <w:color w:val="000000"/>
          <w:sz w:val="26"/>
          <w:szCs w:val="26"/>
        </w:rPr>
        <w:t>indo a forma de representaçã</w:t>
      </w:r>
      <w:r w:rsidRPr="006276FF">
        <w:rPr>
          <w:rFonts w:cs="Times"/>
          <w:color w:val="000000"/>
          <w:sz w:val="26"/>
          <w:szCs w:val="26"/>
        </w:rPr>
        <w:t xml:space="preserve">o do estado do tabuleiro e </w:t>
      </w:r>
      <w:r>
        <w:rPr>
          <w:rFonts w:cs="Times"/>
          <w:color w:val="000000"/>
          <w:sz w:val="26"/>
          <w:szCs w:val="26"/>
        </w:rPr>
        <w:t>sua visualização, execução de movimentos, verificaçã</w:t>
      </w:r>
      <w:r w:rsidRPr="006276FF">
        <w:rPr>
          <w:rFonts w:cs="Times"/>
          <w:color w:val="000000"/>
          <w:sz w:val="26"/>
          <w:szCs w:val="26"/>
        </w:rPr>
        <w:t>o do cumprimento das</w:t>
      </w:r>
      <w:r>
        <w:rPr>
          <w:rFonts w:cs="Times"/>
          <w:color w:val="000000"/>
          <w:sz w:val="26"/>
          <w:szCs w:val="26"/>
        </w:rPr>
        <w:t xml:space="preserve"> regras do jogo, determinação do final do jogo e cá</w:t>
      </w:r>
      <w:r w:rsidRPr="006276FF">
        <w:rPr>
          <w:rFonts w:cs="Times"/>
          <w:color w:val="000000"/>
          <w:sz w:val="26"/>
          <w:szCs w:val="26"/>
        </w:rPr>
        <w:t>lculo das jogadas a realizar pelo com</w:t>
      </w:r>
      <w:r>
        <w:rPr>
          <w:rFonts w:cs="Times"/>
          <w:color w:val="000000"/>
          <w:sz w:val="26"/>
          <w:szCs w:val="26"/>
        </w:rPr>
        <w:t>putador utilizando diversos ní</w:t>
      </w:r>
      <w:r w:rsidRPr="006276FF">
        <w:rPr>
          <w:rFonts w:cs="Times"/>
          <w:color w:val="000000"/>
          <w:sz w:val="26"/>
          <w:szCs w:val="26"/>
        </w:rPr>
        <w:t>veis de j</w:t>
      </w:r>
      <w:r>
        <w:rPr>
          <w:rFonts w:cs="Times"/>
          <w:color w:val="000000"/>
          <w:sz w:val="26"/>
          <w:szCs w:val="26"/>
        </w:rPr>
        <w:t>ogo. Sugere-se a estruturaçã</w:t>
      </w:r>
      <w:r w:rsidRPr="006276FF">
        <w:rPr>
          <w:rFonts w:cs="Times"/>
          <w:color w:val="000000"/>
          <w:sz w:val="26"/>
          <w:szCs w:val="26"/>
        </w:rPr>
        <w:t>o des</w:t>
      </w:r>
      <w:r>
        <w:rPr>
          <w:rFonts w:cs="Times"/>
          <w:color w:val="000000"/>
          <w:sz w:val="26"/>
          <w:szCs w:val="26"/>
        </w:rPr>
        <w:t>ta secçã</w:t>
      </w:r>
      <w:r w:rsidRPr="006276FF">
        <w:rPr>
          <w:rFonts w:cs="Times"/>
          <w:color w:val="000000"/>
          <w:sz w:val="26"/>
          <w:szCs w:val="26"/>
        </w:rPr>
        <w:t xml:space="preserve">o da seguinte forma: </w:t>
      </w:r>
    </w:p>
    <w:p w14:paraId="6A97900F" w14:textId="67AB58F5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Representação do estado do jogo –</w:t>
      </w:r>
      <w:r w:rsidR="001A39CE">
        <w:rPr>
          <w:rFonts w:cs="Times"/>
          <w:color w:val="000000"/>
          <w:sz w:val="24"/>
          <w:szCs w:val="24"/>
        </w:rPr>
        <w:t xml:space="preserve"> pode ser idêntico</w:t>
      </w:r>
      <w:r>
        <w:rPr>
          <w:rFonts w:cs="Times"/>
          <w:color w:val="000000"/>
          <w:sz w:val="24"/>
          <w:szCs w:val="24"/>
        </w:rPr>
        <w:t xml:space="preserve"> descrito no relatório intercalar</w:t>
      </w:r>
    </w:p>
    <w:p w14:paraId="40D82399" w14:textId="77777777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Visualização do tabuleiro –</w:t>
      </w:r>
      <w:r>
        <w:rPr>
          <w:rFonts w:cs="Times"/>
          <w:color w:val="000000"/>
          <w:sz w:val="24"/>
          <w:szCs w:val="24"/>
        </w:rPr>
        <w:t xml:space="preserve"> pode ser idêntico ao descrito no relatório intercalar</w:t>
      </w:r>
    </w:p>
    <w:p w14:paraId="0C96ED62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ista de jogadas vali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Obtençã</w:t>
      </w:r>
      <w:r w:rsidRPr="006276FF">
        <w:rPr>
          <w:rFonts w:cs="Times"/>
          <w:color w:val="000000"/>
          <w:sz w:val="26"/>
          <w:szCs w:val="26"/>
        </w:rPr>
        <w:t>o</w:t>
      </w:r>
      <w:r>
        <w:rPr>
          <w:rFonts w:cs="Times"/>
          <w:color w:val="000000"/>
          <w:sz w:val="26"/>
          <w:szCs w:val="26"/>
        </w:rPr>
        <w:t xml:space="preserve"> de uma lista de jogadas poss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vali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s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ListOfMoves</w:t>
      </w:r>
      <w:proofErr w:type="spellEnd"/>
      <w:r w:rsidRPr="006276FF">
        <w:rPr>
          <w:rFonts w:cs="Times"/>
          <w:color w:val="000000"/>
          <w:sz w:val="26"/>
          <w:szCs w:val="26"/>
        </w:rPr>
        <w:t>).</w:t>
      </w:r>
    </w:p>
    <w:p w14:paraId="5BFCD053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Execução de joga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Validação e execuçã</w:t>
      </w:r>
      <w:r w:rsidRPr="006276FF">
        <w:rPr>
          <w:rFonts w:cs="Times"/>
          <w:color w:val="000000"/>
          <w:sz w:val="26"/>
          <w:szCs w:val="26"/>
        </w:rPr>
        <w:t xml:space="preserve">o de uma jogada num tabuleiro, obtendo o novo estado do jogo. Exemplo: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Move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New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77DC14E7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Avaliação do tabuleir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Avaliaçã</w:t>
      </w:r>
      <w:r w:rsidRPr="006276FF">
        <w:rPr>
          <w:rFonts w:cs="Times"/>
          <w:color w:val="000000"/>
          <w:sz w:val="26"/>
          <w:szCs w:val="26"/>
        </w:rPr>
        <w:t>o do</w:t>
      </w:r>
      <w:r>
        <w:rPr>
          <w:rFonts w:cs="Times"/>
          <w:color w:val="000000"/>
          <w:sz w:val="26"/>
          <w:szCs w:val="26"/>
        </w:rPr>
        <w:t xml:space="preserve"> estado do jogo, que permitirá comparar a aplicação das diversas jogadas dispon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Player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3742B865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Final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Verificaçã</w:t>
      </w:r>
      <w:r w:rsidRPr="006276FF">
        <w:rPr>
          <w:rFonts w:cs="Times"/>
          <w:color w:val="000000"/>
          <w:sz w:val="26"/>
          <w:szCs w:val="26"/>
        </w:rPr>
        <w:t>o do f</w:t>
      </w:r>
      <w:r>
        <w:rPr>
          <w:rFonts w:cs="Times"/>
          <w:color w:val="000000"/>
          <w:sz w:val="26"/>
          <w:szCs w:val="26"/>
        </w:rPr>
        <w:t>im do jogo, com identificaçã</w:t>
      </w:r>
      <w:r w:rsidRPr="006276FF">
        <w:rPr>
          <w:rFonts w:cs="Times"/>
          <w:color w:val="000000"/>
          <w:sz w:val="26"/>
          <w:szCs w:val="26"/>
        </w:rPr>
        <w:t xml:space="preserve">o do vencedor. Exemplo: game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over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Winner). </w:t>
      </w:r>
    </w:p>
    <w:p w14:paraId="5EEF9D78" w14:textId="14D5BE10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Jogada do Computador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Escolha da jogada a efetuar pelo computador, dependendo do n ́</w:t>
      </w:r>
      <w:proofErr w:type="spellStart"/>
      <w:r w:rsidRPr="006276FF">
        <w:rPr>
          <w:rFonts w:cs="Times"/>
          <w:color w:val="000000"/>
          <w:sz w:val="26"/>
          <w:szCs w:val="26"/>
        </w:rPr>
        <w:t>ıvel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de </w:t>
      </w:r>
      <w:proofErr w:type="spellStart"/>
      <w:r w:rsidRPr="006276FF">
        <w:rPr>
          <w:rFonts w:cs="Times"/>
          <w:color w:val="000000"/>
          <w:sz w:val="26"/>
          <w:szCs w:val="26"/>
        </w:rPr>
        <w:t>difi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- </w:t>
      </w:r>
      <w:proofErr w:type="spellStart"/>
      <w:r w:rsidRPr="006276FF">
        <w:rPr>
          <w:rFonts w:cs="Times"/>
          <w:color w:val="000000"/>
          <w:sz w:val="26"/>
          <w:szCs w:val="26"/>
        </w:rPr>
        <w:t>culdad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. Por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choos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Level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Move). </w:t>
      </w:r>
    </w:p>
    <w:p w14:paraId="20CF4170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Interface com o utilizador</w:t>
      </w:r>
      <w:r>
        <w:rPr>
          <w:rFonts w:cs="Times"/>
          <w:color w:val="000000"/>
          <w:sz w:val="24"/>
          <w:szCs w:val="24"/>
        </w:rPr>
        <w:t xml:space="preserve"> – </w:t>
      </w:r>
      <w:r>
        <w:rPr>
          <w:rFonts w:cs="Times"/>
          <w:color w:val="000000"/>
          <w:sz w:val="26"/>
          <w:szCs w:val="26"/>
        </w:rPr>
        <w:t>Descrever o mó</w:t>
      </w:r>
      <w:r w:rsidRPr="006276FF">
        <w:rPr>
          <w:rFonts w:cs="Times"/>
          <w:color w:val="000000"/>
          <w:sz w:val="26"/>
          <w:szCs w:val="26"/>
        </w:rPr>
        <w:t xml:space="preserve">dulo de interface com o utilizador em modo de texto. </w:t>
      </w:r>
    </w:p>
    <w:p w14:paraId="0F606F1D" w14:textId="79AB329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Conclusões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 xml:space="preserve">Que conclui deste </w:t>
      </w:r>
      <w:proofErr w:type="spellStart"/>
      <w:r w:rsidRPr="006276FF">
        <w:rPr>
          <w:rFonts w:cs="Times"/>
          <w:color w:val="000000"/>
          <w:sz w:val="26"/>
          <w:szCs w:val="26"/>
        </w:rPr>
        <w:t>projecto</w:t>
      </w:r>
      <w:proofErr w:type="spellEnd"/>
      <w:r w:rsidRPr="006276FF">
        <w:rPr>
          <w:rFonts w:cs="Times"/>
          <w:color w:val="000000"/>
          <w:sz w:val="26"/>
          <w:szCs w:val="26"/>
        </w:rPr>
        <w:t>? Como poderi</w:t>
      </w:r>
      <w:r>
        <w:rPr>
          <w:rFonts w:cs="Times"/>
          <w:color w:val="000000"/>
          <w:sz w:val="26"/>
          <w:szCs w:val="26"/>
        </w:rPr>
        <w:t>a melhorar o trabalho desenvol</w:t>
      </w:r>
      <w:r w:rsidRPr="006276FF">
        <w:rPr>
          <w:rFonts w:cs="Times"/>
          <w:color w:val="000000"/>
          <w:sz w:val="26"/>
          <w:szCs w:val="26"/>
        </w:rPr>
        <w:t xml:space="preserve">vido? </w:t>
      </w:r>
    </w:p>
    <w:p w14:paraId="0AA111B8" w14:textId="4DC29AB0" w:rsidR="00E03DB3" w:rsidRPr="003A609F" w:rsidRDefault="00E03DB3" w:rsidP="00532C89">
      <w:pPr>
        <w:spacing w:line="240" w:lineRule="auto"/>
        <w:jc w:val="left"/>
      </w:pP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7ED84C" w14:textId="77777777" w:rsidR="003D5002" w:rsidRDefault="003D5002" w:rsidP="0041038E">
      <w:pPr>
        <w:spacing w:line="240" w:lineRule="auto"/>
      </w:pPr>
      <w:r>
        <w:separator/>
      </w:r>
    </w:p>
  </w:endnote>
  <w:endnote w:type="continuationSeparator" w:id="0">
    <w:p w14:paraId="688B5423" w14:textId="77777777" w:rsidR="003D5002" w:rsidRDefault="003D5002" w:rsidP="0041038E">
      <w:pPr>
        <w:spacing w:line="240" w:lineRule="auto"/>
      </w:pPr>
      <w:r>
        <w:continuationSeparator/>
      </w:r>
    </w:p>
  </w:endnote>
  <w:endnote w:type="continuationNotice" w:id="1">
    <w:p w14:paraId="42C9D5ED" w14:textId="77777777" w:rsidR="003D5002" w:rsidRDefault="003D500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214CCE" w:rsidRPr="000F352E" w:rsidRDefault="00214CCE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EF6B45">
      <w:rPr>
        <w:rStyle w:val="Nmerodepgina"/>
        <w:noProof/>
        <w:color w:val="808080" w:themeColor="background1" w:themeShade="80"/>
      </w:rPr>
      <w:t>14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214CCE" w:rsidRPr="00F21010" w:rsidRDefault="00214CCE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DA73B79" w14:textId="77777777" w:rsidR="003D5002" w:rsidRDefault="003D5002" w:rsidP="0041038E">
      <w:pPr>
        <w:spacing w:line="240" w:lineRule="auto"/>
      </w:pPr>
      <w:r>
        <w:separator/>
      </w:r>
    </w:p>
  </w:footnote>
  <w:footnote w:type="continuationSeparator" w:id="0">
    <w:p w14:paraId="62402924" w14:textId="77777777" w:rsidR="003D5002" w:rsidRDefault="003D5002" w:rsidP="0041038E">
      <w:pPr>
        <w:spacing w:line="240" w:lineRule="auto"/>
      </w:pPr>
      <w:r>
        <w:continuationSeparator/>
      </w:r>
    </w:p>
  </w:footnote>
  <w:footnote w:type="continuationNotice" w:id="1">
    <w:p w14:paraId="44278C50" w14:textId="77777777" w:rsidR="003D5002" w:rsidRDefault="003D5002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214CCE" w:rsidRPr="00077A29" w:rsidRDefault="00214CCE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214CCE" w:rsidRDefault="00214CCE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7751A14"/>
    <w:multiLevelType w:val="hybridMultilevel"/>
    <w:tmpl w:val="97C04068"/>
    <w:lvl w:ilvl="0" w:tplc="ED7E7F0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color w:val="auto"/>
        <w:sz w:val="22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A2A6407"/>
    <w:multiLevelType w:val="hybridMultilevel"/>
    <w:tmpl w:val="F1D63E0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170AC6"/>
    <w:multiLevelType w:val="hybridMultilevel"/>
    <w:tmpl w:val="A964DB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BBD2E65"/>
    <w:multiLevelType w:val="hybridMultilevel"/>
    <w:tmpl w:val="3B72D0BC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9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0">
    <w:nsid w:val="7DAF6739"/>
    <w:multiLevelType w:val="hybridMultilevel"/>
    <w:tmpl w:val="0EB45E6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9"/>
  </w:num>
  <w:num w:numId="8">
    <w:abstractNumId w:val="36"/>
  </w:num>
  <w:num w:numId="9">
    <w:abstractNumId w:val="32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4"/>
  </w:num>
  <w:num w:numId="22">
    <w:abstractNumId w:val="30"/>
  </w:num>
  <w:num w:numId="23">
    <w:abstractNumId w:val="38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5"/>
  </w:num>
  <w:num w:numId="29">
    <w:abstractNumId w:val="23"/>
  </w:num>
  <w:num w:numId="30">
    <w:abstractNumId w:val="33"/>
  </w:num>
  <w:num w:numId="31">
    <w:abstractNumId w:val="31"/>
  </w:num>
  <w:num w:numId="32">
    <w:abstractNumId w:val="40"/>
  </w:num>
  <w:num w:numId="33">
    <w:abstractNumId w:val="37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1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1F10"/>
    <w:rsid w:val="00027550"/>
    <w:rsid w:val="000276E9"/>
    <w:rsid w:val="00035F39"/>
    <w:rsid w:val="0004192C"/>
    <w:rsid w:val="0004212D"/>
    <w:rsid w:val="00044560"/>
    <w:rsid w:val="00044C9B"/>
    <w:rsid w:val="000460D7"/>
    <w:rsid w:val="00050CA5"/>
    <w:rsid w:val="00051B9F"/>
    <w:rsid w:val="0005659F"/>
    <w:rsid w:val="00057C76"/>
    <w:rsid w:val="00063F0E"/>
    <w:rsid w:val="00070C79"/>
    <w:rsid w:val="00077A29"/>
    <w:rsid w:val="0008092F"/>
    <w:rsid w:val="00081314"/>
    <w:rsid w:val="00082A58"/>
    <w:rsid w:val="000839BF"/>
    <w:rsid w:val="00087EAF"/>
    <w:rsid w:val="00090E90"/>
    <w:rsid w:val="0009397F"/>
    <w:rsid w:val="000950E3"/>
    <w:rsid w:val="000964B7"/>
    <w:rsid w:val="000A00C2"/>
    <w:rsid w:val="000A3E7E"/>
    <w:rsid w:val="000A5BC1"/>
    <w:rsid w:val="000A7686"/>
    <w:rsid w:val="000B0A86"/>
    <w:rsid w:val="000B0E7A"/>
    <w:rsid w:val="000B3986"/>
    <w:rsid w:val="000B4AD9"/>
    <w:rsid w:val="000B6E37"/>
    <w:rsid w:val="000C2690"/>
    <w:rsid w:val="000C5884"/>
    <w:rsid w:val="000C5F4B"/>
    <w:rsid w:val="000C7018"/>
    <w:rsid w:val="000D0A0C"/>
    <w:rsid w:val="000D69DB"/>
    <w:rsid w:val="000D6DCF"/>
    <w:rsid w:val="000E1C73"/>
    <w:rsid w:val="000E214B"/>
    <w:rsid w:val="000E467A"/>
    <w:rsid w:val="000E6810"/>
    <w:rsid w:val="000E6A9C"/>
    <w:rsid w:val="000F352E"/>
    <w:rsid w:val="000F5E22"/>
    <w:rsid w:val="001064F3"/>
    <w:rsid w:val="0010650E"/>
    <w:rsid w:val="00106E3F"/>
    <w:rsid w:val="00107193"/>
    <w:rsid w:val="0010733C"/>
    <w:rsid w:val="00110B11"/>
    <w:rsid w:val="001159E2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0954"/>
    <w:rsid w:val="00180E04"/>
    <w:rsid w:val="00181AB8"/>
    <w:rsid w:val="00182038"/>
    <w:rsid w:val="001820A1"/>
    <w:rsid w:val="00184193"/>
    <w:rsid w:val="00187EC1"/>
    <w:rsid w:val="00191EA3"/>
    <w:rsid w:val="001960C0"/>
    <w:rsid w:val="00197342"/>
    <w:rsid w:val="001979BC"/>
    <w:rsid w:val="001A14EB"/>
    <w:rsid w:val="001A39CE"/>
    <w:rsid w:val="001A563E"/>
    <w:rsid w:val="001A5A93"/>
    <w:rsid w:val="001A7107"/>
    <w:rsid w:val="001B7618"/>
    <w:rsid w:val="001C0DED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449B"/>
    <w:rsid w:val="00214CCE"/>
    <w:rsid w:val="00215043"/>
    <w:rsid w:val="00215C75"/>
    <w:rsid w:val="00215C99"/>
    <w:rsid w:val="00221F34"/>
    <w:rsid w:val="00227562"/>
    <w:rsid w:val="00227D36"/>
    <w:rsid w:val="0023446A"/>
    <w:rsid w:val="00235D21"/>
    <w:rsid w:val="00236171"/>
    <w:rsid w:val="00240626"/>
    <w:rsid w:val="0024090E"/>
    <w:rsid w:val="00241F3C"/>
    <w:rsid w:val="002422ED"/>
    <w:rsid w:val="0024750B"/>
    <w:rsid w:val="00250A04"/>
    <w:rsid w:val="00251252"/>
    <w:rsid w:val="00253527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13FD"/>
    <w:rsid w:val="00314A70"/>
    <w:rsid w:val="00315BF4"/>
    <w:rsid w:val="003216BE"/>
    <w:rsid w:val="0032667F"/>
    <w:rsid w:val="00330146"/>
    <w:rsid w:val="00331419"/>
    <w:rsid w:val="00332E37"/>
    <w:rsid w:val="0033505A"/>
    <w:rsid w:val="00340C5E"/>
    <w:rsid w:val="00341C78"/>
    <w:rsid w:val="003430B5"/>
    <w:rsid w:val="003473B3"/>
    <w:rsid w:val="003524E1"/>
    <w:rsid w:val="00353403"/>
    <w:rsid w:val="00355592"/>
    <w:rsid w:val="003573FD"/>
    <w:rsid w:val="00360CAD"/>
    <w:rsid w:val="00362668"/>
    <w:rsid w:val="00364BEB"/>
    <w:rsid w:val="003660E1"/>
    <w:rsid w:val="00366C2A"/>
    <w:rsid w:val="00367ECD"/>
    <w:rsid w:val="00385124"/>
    <w:rsid w:val="00385A82"/>
    <w:rsid w:val="003874A9"/>
    <w:rsid w:val="0039098E"/>
    <w:rsid w:val="00390D60"/>
    <w:rsid w:val="00391571"/>
    <w:rsid w:val="00394CAA"/>
    <w:rsid w:val="0039659F"/>
    <w:rsid w:val="003A30E4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002"/>
    <w:rsid w:val="003D5DE1"/>
    <w:rsid w:val="003E168B"/>
    <w:rsid w:val="003E4B0D"/>
    <w:rsid w:val="003F04B7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20C5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615E"/>
    <w:rsid w:val="004678A8"/>
    <w:rsid w:val="00470BA4"/>
    <w:rsid w:val="00472790"/>
    <w:rsid w:val="004737F3"/>
    <w:rsid w:val="004768AB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E72CC"/>
    <w:rsid w:val="004E7AB6"/>
    <w:rsid w:val="004F07AD"/>
    <w:rsid w:val="004F0C86"/>
    <w:rsid w:val="004F2296"/>
    <w:rsid w:val="004F4CF6"/>
    <w:rsid w:val="004F501C"/>
    <w:rsid w:val="00500312"/>
    <w:rsid w:val="005010C9"/>
    <w:rsid w:val="00502746"/>
    <w:rsid w:val="00511226"/>
    <w:rsid w:val="005145E0"/>
    <w:rsid w:val="00517108"/>
    <w:rsid w:val="005234F2"/>
    <w:rsid w:val="005235F5"/>
    <w:rsid w:val="00524319"/>
    <w:rsid w:val="00524832"/>
    <w:rsid w:val="0052628F"/>
    <w:rsid w:val="00532C8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61E50"/>
    <w:rsid w:val="00572609"/>
    <w:rsid w:val="00574C64"/>
    <w:rsid w:val="005775EB"/>
    <w:rsid w:val="00585E24"/>
    <w:rsid w:val="00590ED9"/>
    <w:rsid w:val="00595532"/>
    <w:rsid w:val="005A406A"/>
    <w:rsid w:val="005A5BDE"/>
    <w:rsid w:val="005B5ED1"/>
    <w:rsid w:val="005B7954"/>
    <w:rsid w:val="005C631A"/>
    <w:rsid w:val="005C7E71"/>
    <w:rsid w:val="005D4C76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07DA1"/>
    <w:rsid w:val="006118F5"/>
    <w:rsid w:val="00616BA7"/>
    <w:rsid w:val="00621CD4"/>
    <w:rsid w:val="00621E50"/>
    <w:rsid w:val="00625292"/>
    <w:rsid w:val="0062588B"/>
    <w:rsid w:val="006276FF"/>
    <w:rsid w:val="00627CD2"/>
    <w:rsid w:val="006371A6"/>
    <w:rsid w:val="0064038E"/>
    <w:rsid w:val="00641C9D"/>
    <w:rsid w:val="00643111"/>
    <w:rsid w:val="00645606"/>
    <w:rsid w:val="00647947"/>
    <w:rsid w:val="00654A12"/>
    <w:rsid w:val="00655DD1"/>
    <w:rsid w:val="00657E91"/>
    <w:rsid w:val="006603AF"/>
    <w:rsid w:val="006610AA"/>
    <w:rsid w:val="00661C35"/>
    <w:rsid w:val="0066216C"/>
    <w:rsid w:val="006628C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A72CF"/>
    <w:rsid w:val="006B1BA0"/>
    <w:rsid w:val="006C1C35"/>
    <w:rsid w:val="006C1D0E"/>
    <w:rsid w:val="006C37DE"/>
    <w:rsid w:val="006D0987"/>
    <w:rsid w:val="006D1655"/>
    <w:rsid w:val="006E19C4"/>
    <w:rsid w:val="006E1DF5"/>
    <w:rsid w:val="006E68FD"/>
    <w:rsid w:val="006F6F80"/>
    <w:rsid w:val="00700737"/>
    <w:rsid w:val="00704D02"/>
    <w:rsid w:val="00714317"/>
    <w:rsid w:val="00724687"/>
    <w:rsid w:val="00725F6B"/>
    <w:rsid w:val="00727E01"/>
    <w:rsid w:val="00730AA1"/>
    <w:rsid w:val="00731866"/>
    <w:rsid w:val="007318C2"/>
    <w:rsid w:val="00734EC1"/>
    <w:rsid w:val="0074087B"/>
    <w:rsid w:val="0074199C"/>
    <w:rsid w:val="0075316C"/>
    <w:rsid w:val="00754AE7"/>
    <w:rsid w:val="00755C85"/>
    <w:rsid w:val="00763AB3"/>
    <w:rsid w:val="00764B6E"/>
    <w:rsid w:val="007712B5"/>
    <w:rsid w:val="00771998"/>
    <w:rsid w:val="00772FD9"/>
    <w:rsid w:val="007742B7"/>
    <w:rsid w:val="00774DD5"/>
    <w:rsid w:val="00781891"/>
    <w:rsid w:val="00783E06"/>
    <w:rsid w:val="00785B40"/>
    <w:rsid w:val="0078781F"/>
    <w:rsid w:val="00787928"/>
    <w:rsid w:val="0079000C"/>
    <w:rsid w:val="007912AF"/>
    <w:rsid w:val="00795D8C"/>
    <w:rsid w:val="00797EFF"/>
    <w:rsid w:val="007B1909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06453"/>
    <w:rsid w:val="008104FB"/>
    <w:rsid w:val="00813419"/>
    <w:rsid w:val="008155C7"/>
    <w:rsid w:val="00815691"/>
    <w:rsid w:val="00820CD0"/>
    <w:rsid w:val="00832D58"/>
    <w:rsid w:val="00836D15"/>
    <w:rsid w:val="0083765E"/>
    <w:rsid w:val="00840E7F"/>
    <w:rsid w:val="00843C0D"/>
    <w:rsid w:val="00843F6F"/>
    <w:rsid w:val="00844810"/>
    <w:rsid w:val="00844F4E"/>
    <w:rsid w:val="008628C3"/>
    <w:rsid w:val="00865DAF"/>
    <w:rsid w:val="008673DC"/>
    <w:rsid w:val="00871708"/>
    <w:rsid w:val="0087200F"/>
    <w:rsid w:val="00874F4F"/>
    <w:rsid w:val="00875D3A"/>
    <w:rsid w:val="00877F3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E7F57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887"/>
    <w:rsid w:val="00934130"/>
    <w:rsid w:val="00942AE1"/>
    <w:rsid w:val="00956B00"/>
    <w:rsid w:val="0096760C"/>
    <w:rsid w:val="009777B4"/>
    <w:rsid w:val="00977AD3"/>
    <w:rsid w:val="00980883"/>
    <w:rsid w:val="009826C7"/>
    <w:rsid w:val="009850B9"/>
    <w:rsid w:val="00985B6B"/>
    <w:rsid w:val="0098792C"/>
    <w:rsid w:val="009920C4"/>
    <w:rsid w:val="00995140"/>
    <w:rsid w:val="009A1D6A"/>
    <w:rsid w:val="009A376F"/>
    <w:rsid w:val="009B4BA1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68A"/>
    <w:rsid w:val="00A41EC3"/>
    <w:rsid w:val="00A443D2"/>
    <w:rsid w:val="00A45B71"/>
    <w:rsid w:val="00A51C53"/>
    <w:rsid w:val="00A51F96"/>
    <w:rsid w:val="00A52E70"/>
    <w:rsid w:val="00A552A4"/>
    <w:rsid w:val="00A6306B"/>
    <w:rsid w:val="00A65513"/>
    <w:rsid w:val="00A662EF"/>
    <w:rsid w:val="00A70895"/>
    <w:rsid w:val="00A72212"/>
    <w:rsid w:val="00A77A80"/>
    <w:rsid w:val="00A842C5"/>
    <w:rsid w:val="00A85D9C"/>
    <w:rsid w:val="00A85FC7"/>
    <w:rsid w:val="00A92BAC"/>
    <w:rsid w:val="00A944CF"/>
    <w:rsid w:val="00A95BF9"/>
    <w:rsid w:val="00AA04E6"/>
    <w:rsid w:val="00AB0138"/>
    <w:rsid w:val="00AB560C"/>
    <w:rsid w:val="00AB560E"/>
    <w:rsid w:val="00AB6A11"/>
    <w:rsid w:val="00AB7882"/>
    <w:rsid w:val="00AC3B1E"/>
    <w:rsid w:val="00AC5A92"/>
    <w:rsid w:val="00AC60D8"/>
    <w:rsid w:val="00AC7DCF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079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0521"/>
    <w:rsid w:val="00BC223A"/>
    <w:rsid w:val="00BC4C16"/>
    <w:rsid w:val="00BD216A"/>
    <w:rsid w:val="00BE0131"/>
    <w:rsid w:val="00BE6DA2"/>
    <w:rsid w:val="00BF0E3E"/>
    <w:rsid w:val="00BF1252"/>
    <w:rsid w:val="00BF772C"/>
    <w:rsid w:val="00BF7EAD"/>
    <w:rsid w:val="00C01091"/>
    <w:rsid w:val="00C145D8"/>
    <w:rsid w:val="00C31D15"/>
    <w:rsid w:val="00C32FEC"/>
    <w:rsid w:val="00C375E4"/>
    <w:rsid w:val="00C40866"/>
    <w:rsid w:val="00C4113C"/>
    <w:rsid w:val="00C41A12"/>
    <w:rsid w:val="00C55EA2"/>
    <w:rsid w:val="00C60D8F"/>
    <w:rsid w:val="00C6124B"/>
    <w:rsid w:val="00C6126A"/>
    <w:rsid w:val="00C70503"/>
    <w:rsid w:val="00C7163A"/>
    <w:rsid w:val="00C716C9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B704C"/>
    <w:rsid w:val="00CC1380"/>
    <w:rsid w:val="00CC355A"/>
    <w:rsid w:val="00CC5180"/>
    <w:rsid w:val="00CD0114"/>
    <w:rsid w:val="00CD41E7"/>
    <w:rsid w:val="00CD5C27"/>
    <w:rsid w:val="00CD7285"/>
    <w:rsid w:val="00CD75AA"/>
    <w:rsid w:val="00CD7742"/>
    <w:rsid w:val="00CE0E0A"/>
    <w:rsid w:val="00CE3E78"/>
    <w:rsid w:val="00CF0A35"/>
    <w:rsid w:val="00CF27EB"/>
    <w:rsid w:val="00CF324D"/>
    <w:rsid w:val="00CF3DEA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3360A"/>
    <w:rsid w:val="00D45433"/>
    <w:rsid w:val="00D471DE"/>
    <w:rsid w:val="00D47E26"/>
    <w:rsid w:val="00D52DAC"/>
    <w:rsid w:val="00D54795"/>
    <w:rsid w:val="00D55E6A"/>
    <w:rsid w:val="00D567C5"/>
    <w:rsid w:val="00D60E05"/>
    <w:rsid w:val="00D61998"/>
    <w:rsid w:val="00D6282F"/>
    <w:rsid w:val="00D62E97"/>
    <w:rsid w:val="00D649B8"/>
    <w:rsid w:val="00D7145E"/>
    <w:rsid w:val="00D74D12"/>
    <w:rsid w:val="00D750D9"/>
    <w:rsid w:val="00D7575B"/>
    <w:rsid w:val="00D76AD5"/>
    <w:rsid w:val="00D77C89"/>
    <w:rsid w:val="00D83B1E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2482"/>
    <w:rsid w:val="00DC307F"/>
    <w:rsid w:val="00DC7AEF"/>
    <w:rsid w:val="00DD74DF"/>
    <w:rsid w:val="00DE0E47"/>
    <w:rsid w:val="00DE61F7"/>
    <w:rsid w:val="00DF31FF"/>
    <w:rsid w:val="00DF4165"/>
    <w:rsid w:val="00DF5583"/>
    <w:rsid w:val="00DF7E29"/>
    <w:rsid w:val="00E0239F"/>
    <w:rsid w:val="00E03DB3"/>
    <w:rsid w:val="00E042CD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472A3"/>
    <w:rsid w:val="00E50A24"/>
    <w:rsid w:val="00E61A3C"/>
    <w:rsid w:val="00E67F59"/>
    <w:rsid w:val="00E87FFD"/>
    <w:rsid w:val="00E9046B"/>
    <w:rsid w:val="00E90B52"/>
    <w:rsid w:val="00E90F7B"/>
    <w:rsid w:val="00E9160C"/>
    <w:rsid w:val="00E92A39"/>
    <w:rsid w:val="00E9476E"/>
    <w:rsid w:val="00E9795B"/>
    <w:rsid w:val="00EA38DA"/>
    <w:rsid w:val="00EA51A6"/>
    <w:rsid w:val="00EB3A02"/>
    <w:rsid w:val="00EB54FF"/>
    <w:rsid w:val="00EB5F9F"/>
    <w:rsid w:val="00EB7F73"/>
    <w:rsid w:val="00EC0AE3"/>
    <w:rsid w:val="00EC1645"/>
    <w:rsid w:val="00EC7988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E7CEC"/>
    <w:rsid w:val="00EF1670"/>
    <w:rsid w:val="00EF6B45"/>
    <w:rsid w:val="00EF6ED4"/>
    <w:rsid w:val="00F01680"/>
    <w:rsid w:val="00F0173D"/>
    <w:rsid w:val="00F02346"/>
    <w:rsid w:val="00F16E23"/>
    <w:rsid w:val="00F20BC4"/>
    <w:rsid w:val="00F21010"/>
    <w:rsid w:val="00F26B5A"/>
    <w:rsid w:val="00F30012"/>
    <w:rsid w:val="00F34CBC"/>
    <w:rsid w:val="00F4225A"/>
    <w:rsid w:val="00F446C0"/>
    <w:rsid w:val="00F449E1"/>
    <w:rsid w:val="00F46B8C"/>
    <w:rsid w:val="00F5140F"/>
    <w:rsid w:val="00F51C81"/>
    <w:rsid w:val="00F53A39"/>
    <w:rsid w:val="00F55B64"/>
    <w:rsid w:val="00F572AE"/>
    <w:rsid w:val="00F57F0C"/>
    <w:rsid w:val="00F610B1"/>
    <w:rsid w:val="00F611B7"/>
    <w:rsid w:val="00F660DC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48D3"/>
    <w:rsid w:val="00FB70C2"/>
    <w:rsid w:val="00FC0EA1"/>
    <w:rsid w:val="00FC3DB7"/>
    <w:rsid w:val="00FC56F2"/>
    <w:rsid w:val="00FC5B70"/>
    <w:rsid w:val="00FC610D"/>
    <w:rsid w:val="00FE1F85"/>
    <w:rsid w:val="00FE208F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image" Target="media/image14.png"/><Relationship Id="rId24" Type="http://schemas.openxmlformats.org/officeDocument/2006/relationships/image" Target="media/image15.png"/><Relationship Id="rId25" Type="http://schemas.openxmlformats.org/officeDocument/2006/relationships/image" Target="media/image16.png"/><Relationship Id="rId26" Type="http://schemas.openxmlformats.org/officeDocument/2006/relationships/image" Target="media/image17.png"/><Relationship Id="rId27" Type="http://schemas.openxmlformats.org/officeDocument/2006/relationships/image" Target="media/image18.png"/><Relationship Id="rId28" Type="http://schemas.openxmlformats.org/officeDocument/2006/relationships/image" Target="media/image19.png"/><Relationship Id="rId29" Type="http://schemas.openxmlformats.org/officeDocument/2006/relationships/hyperlink" Target="https://lichess.org/study/7qOrZwG6" TargetMode="External"/><Relationship Id="rId30" Type="http://schemas.openxmlformats.org/officeDocument/2006/relationships/hyperlink" Target="https://brainking.com/pt/GameRules?tp=125" TargetMode="External"/><Relationship Id="rId31" Type="http://schemas.openxmlformats.org/officeDocument/2006/relationships/fontTable" Target="fontTable.xml"/><Relationship Id="rId32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0C48BA34-76C3-F44B-A0B3-41DCA250C1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7</Pages>
  <Words>4561</Words>
  <Characters>24635</Characters>
  <Application>Microsoft Macintosh Word</Application>
  <DocSecurity>0</DocSecurity>
  <Lines>205</Lines>
  <Paragraphs>5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9138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7</cp:revision>
  <cp:lastPrinted>2017-11-12T12:01:00Z</cp:lastPrinted>
  <dcterms:created xsi:type="dcterms:W3CDTF">2017-11-12T17:35:00Z</dcterms:created>
  <dcterms:modified xsi:type="dcterms:W3CDTF">2017-11-12T18:31:00Z</dcterms:modified>
  <cp:category/>
</cp:coreProperties>
</file>